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3C63288" w14:textId="0347EBDA" w:rsidR="0062688A" w:rsidRPr="00295030" w:rsidRDefault="00760635" w:rsidP="00295030">
      <w:pPr>
        <w:spacing w:after="0" w:line="480" w:lineRule="auto"/>
        <w:rPr>
          <w:rFonts w:ascii="Arial" w:hAnsi="Arial" w:cs="Arial"/>
          <w:sz w:val="24"/>
          <w:szCs w:val="24"/>
          <w:lang w:val="en-US"/>
        </w:rPr>
      </w:pPr>
      <w:r w:rsidRPr="00295030">
        <w:rPr>
          <w:rFonts w:ascii="Arial" w:hAnsi="Arial" w:cs="Arial"/>
          <w:b/>
          <w:sz w:val="24"/>
          <w:szCs w:val="24"/>
          <w:lang w:val="en-US"/>
        </w:rPr>
        <w:t>S</w:t>
      </w:r>
      <w:r w:rsidR="0062688A" w:rsidRPr="00295030">
        <w:rPr>
          <w:rFonts w:ascii="Arial" w:hAnsi="Arial" w:cs="Arial"/>
          <w:b/>
          <w:sz w:val="24"/>
          <w:szCs w:val="24"/>
          <w:lang w:val="en-US"/>
        </w:rPr>
        <w:t>upplementary Appendix</w:t>
      </w:r>
    </w:p>
    <w:p w14:paraId="06F81297" w14:textId="6890A94C" w:rsidR="00CB6801" w:rsidRPr="00295030" w:rsidRDefault="00CB6801" w:rsidP="00295030">
      <w:pPr>
        <w:spacing w:after="0" w:line="480" w:lineRule="auto"/>
        <w:rPr>
          <w:rFonts w:ascii="Arial" w:hAnsi="Arial" w:cs="Arial"/>
          <w:sz w:val="24"/>
          <w:szCs w:val="24"/>
          <w:lang w:val="en-US"/>
        </w:rPr>
      </w:pPr>
      <w:r w:rsidRPr="00295030">
        <w:rPr>
          <w:rFonts w:ascii="Arial" w:hAnsi="Arial" w:cs="Arial"/>
          <w:b/>
          <w:sz w:val="24"/>
          <w:szCs w:val="24"/>
          <w:lang w:val="en-US"/>
        </w:rPr>
        <w:t>Suppl</w:t>
      </w:r>
      <w:r w:rsidR="002611AC" w:rsidRPr="00295030">
        <w:rPr>
          <w:rFonts w:ascii="Arial" w:hAnsi="Arial" w:cs="Arial"/>
          <w:b/>
          <w:sz w:val="24"/>
          <w:szCs w:val="24"/>
          <w:lang w:val="en-US"/>
        </w:rPr>
        <w:t>ementary</w:t>
      </w:r>
      <w:r w:rsidRPr="00295030">
        <w:rPr>
          <w:rFonts w:ascii="Arial" w:hAnsi="Arial" w:cs="Arial"/>
          <w:b/>
          <w:sz w:val="24"/>
          <w:szCs w:val="24"/>
          <w:lang w:val="en-US"/>
        </w:rPr>
        <w:t xml:space="preserve"> Table </w:t>
      </w:r>
      <w:r w:rsidR="002611AC" w:rsidRPr="00295030">
        <w:rPr>
          <w:rFonts w:ascii="Arial" w:hAnsi="Arial" w:cs="Arial"/>
          <w:b/>
          <w:sz w:val="24"/>
          <w:szCs w:val="24"/>
          <w:lang w:val="en-US"/>
        </w:rPr>
        <w:t>S</w:t>
      </w:r>
      <w:r w:rsidRPr="00295030">
        <w:rPr>
          <w:rFonts w:ascii="Arial" w:hAnsi="Arial" w:cs="Arial"/>
          <w:b/>
          <w:sz w:val="24"/>
          <w:szCs w:val="24"/>
          <w:lang w:val="en-US"/>
        </w:rPr>
        <w:t xml:space="preserve">1. </w:t>
      </w:r>
      <w:r w:rsidRPr="00295030">
        <w:rPr>
          <w:rFonts w:ascii="Arial" w:hAnsi="Arial" w:cs="Arial"/>
          <w:bCs/>
          <w:color w:val="000000" w:themeColor="text1"/>
          <w:kern w:val="24"/>
          <w:sz w:val="24"/>
          <w:szCs w:val="24"/>
        </w:rPr>
        <w:t xml:space="preserve">Comparison of </w:t>
      </w:r>
      <w:r w:rsidR="00986342" w:rsidRPr="00295030">
        <w:rPr>
          <w:rFonts w:ascii="Arial" w:hAnsi="Arial" w:cs="Arial"/>
          <w:bCs/>
          <w:color w:val="000000" w:themeColor="text1"/>
          <w:kern w:val="24"/>
          <w:sz w:val="24"/>
          <w:szCs w:val="24"/>
        </w:rPr>
        <w:t xml:space="preserve">PD-L1 </w:t>
      </w:r>
      <w:r w:rsidRPr="00295030">
        <w:rPr>
          <w:rFonts w:ascii="Arial" w:hAnsi="Arial" w:cs="Arial"/>
          <w:bCs/>
          <w:color w:val="000000" w:themeColor="text1"/>
          <w:kern w:val="24"/>
          <w:sz w:val="24"/>
          <w:szCs w:val="24"/>
        </w:rPr>
        <w:t xml:space="preserve">diagnostic </w:t>
      </w:r>
      <w:r w:rsidR="00986342" w:rsidRPr="00295030">
        <w:rPr>
          <w:rFonts w:ascii="Arial" w:hAnsi="Arial" w:cs="Arial"/>
          <w:bCs/>
          <w:color w:val="000000" w:themeColor="text1"/>
          <w:kern w:val="24"/>
          <w:sz w:val="24"/>
          <w:szCs w:val="24"/>
        </w:rPr>
        <w:t>assays</w:t>
      </w:r>
      <w:r w:rsidRPr="00295030">
        <w:rPr>
          <w:rFonts w:ascii="Arial" w:hAnsi="Arial" w:cs="Arial"/>
          <w:bCs/>
          <w:color w:val="000000" w:themeColor="text1"/>
          <w:kern w:val="24"/>
          <w:sz w:val="24"/>
          <w:szCs w:val="24"/>
        </w:rPr>
        <w:t xml:space="preserve"> for patients with NSCLC</w:t>
      </w:r>
      <w:r w:rsidRPr="00295030">
        <w:rPr>
          <w:rFonts w:ascii="Arial" w:hAnsi="Arial" w:cs="Arial"/>
          <w:b/>
          <w:sz w:val="24"/>
          <w:szCs w:val="24"/>
          <w:lang w:val="en-US"/>
        </w:rPr>
        <w:t xml:space="preserve"> </w:t>
      </w:r>
    </w:p>
    <w:tbl>
      <w:tblPr>
        <w:tblStyle w:val="TableGrid1"/>
        <w:tblW w:w="1219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20" w:firstRow="1" w:lastRow="0" w:firstColumn="0" w:lastColumn="0" w:noHBand="0" w:noVBand="1"/>
      </w:tblPr>
      <w:tblGrid>
        <w:gridCol w:w="2268"/>
        <w:gridCol w:w="2480"/>
        <w:gridCol w:w="2481"/>
        <w:gridCol w:w="2481"/>
        <w:gridCol w:w="2481"/>
      </w:tblGrid>
      <w:tr w:rsidR="00CB6801" w:rsidRPr="00295030" w14:paraId="31ED9A4E" w14:textId="77777777" w:rsidTr="000B46C1">
        <w:trPr>
          <w:trHeight w:val="473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5EDDD34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Test</w:t>
            </w:r>
          </w:p>
        </w:tc>
        <w:tc>
          <w:tcPr>
            <w:tcW w:w="248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14C167E" w14:textId="03848E0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Ventana SP263</w:t>
            </w:r>
            <w:r w:rsidRPr="00295030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val="en-US"/>
              </w:rPr>
              <w:t xml:space="preserve"> </w:t>
            </w:r>
            <w:r w:rsidR="002D289C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fldChar w:fldCharType="begin"/>
            </w:r>
            <w:r w:rsidR="00760635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instrText xml:space="preserve"> ADDIN EN.CITE &lt;EndNote&gt;&lt;Cite&gt;&lt;Author&gt;Ventana Medical Systems&lt;/Author&gt;&lt;Year&gt;2015&lt;/Year&gt;&lt;RecNum&gt;382&lt;/RecNum&gt;&lt;DisplayText&gt;(1)&lt;/DisplayText&gt;&lt;record&gt;&lt;rec-number&gt;382&lt;/rec-number&gt;&lt;foreign-keys&gt;&lt;key app="EN" db-id="z2pr02rfk9xwfne0v5r5v59xwf2sfz2ss5rd" timestamp="1457110332"&gt;382&lt;/key&gt;&lt;/foreign-keys&gt;&lt;ref-type name="Electronic Article"&gt;43&lt;/ref-type&gt;&lt;contributors&gt;&lt;authors&gt;&lt;author&gt;Ventana Medical Systems,&lt;/author&gt;&lt;/authors&gt;&lt;/contributors&gt;&lt;titles&gt;&lt;title&gt;Ventana PD-L1 (SP263) Assay . Last accessed 10 August 2016&lt;/title&gt;&lt;/titles&gt;&lt;dates&gt;&lt;year&gt;2015&lt;/year&gt;&lt;/dates&gt;&lt;urls&gt;&lt;related-urls&gt;&lt;url&gt;http://www.ventana.com/product/1815?type=2324&lt;/url&gt;&lt;/related-urls&gt;&lt;/urls&gt;&lt;/record&gt;&lt;/Cite&gt;&lt;/EndNote&gt;</w:instrText>
            </w:r>
            <w:r w:rsidR="002D289C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fldChar w:fldCharType="separate"/>
            </w:r>
            <w:r w:rsidR="00760635" w:rsidRPr="00295030">
              <w:rPr>
                <w:rFonts w:ascii="Arial" w:hAnsi="Arial" w:cs="Arial"/>
                <w:b/>
                <w:bCs/>
                <w:noProof/>
                <w:sz w:val="20"/>
                <w:szCs w:val="20"/>
                <w:lang w:val="en-US"/>
              </w:rPr>
              <w:t>(1)</w:t>
            </w:r>
            <w:r w:rsidR="002D289C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F07AA54" w14:textId="5C94403A" w:rsidR="00CB6801" w:rsidRPr="00295030" w:rsidRDefault="00CB6801" w:rsidP="003060C3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Dako 22C3</w:t>
            </w:r>
            <w:r w:rsidR="00760635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 </w:t>
            </w:r>
            <w:r w:rsidR="002D289C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fldChar w:fldCharType="begin"/>
            </w:r>
            <w:r w:rsidR="003060C3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instrText xml:space="preserve"> ADDIN EN.CITE &lt;EndNote&gt;&lt;Cite&gt;&lt;Author&gt;Food and Drug Administration (FDA)&lt;/Author&gt;&lt;Year&gt;2015&lt;/Year&gt;&lt;RecNum&gt;369&lt;/RecNum&gt;&lt;DisplayText&gt;(2)&lt;/DisplayText&gt;&lt;record&gt;&lt;rec-number&gt;369&lt;/rec-number&gt;&lt;foreign-keys&gt;&lt;key app="EN" db-id="z2pr02rfk9xwfne0v5r5v59xwf2sfz2ss5rd" timestamp="1457110331"&gt;369&lt;/key&gt;&lt;/foreign-keys&gt;&lt;ref-type name="Electronic Article"&gt;43&lt;/ref-type&gt;&lt;contributors&gt;&lt;authors&gt;&lt;author&gt;Food and Drug Administration (FDA),&lt;/author&gt;&lt;/authors&gt;&lt;/contributors&gt;&lt;titles&gt;&lt;title&gt;Dako PD-L1 IHC 22C3 pharmDx. September 2015. Last accessed 10 August 2016&lt;/title&gt;&lt;/titles&gt;&lt;dates&gt;&lt;year&gt;2015&lt;/year&gt;&lt;/dates&gt;&lt;urls&gt;&lt;related-urls&gt;&lt;url&gt;http://www.accessdata.fda.gov/cdrh_docs/pdf15/P150013c.pdf &lt;/url&gt;&lt;/related-urls&gt;&lt;/urls&gt;&lt;/record&gt;&lt;/Cite&gt;&lt;/EndNote&gt;</w:instrText>
            </w:r>
            <w:r w:rsidR="002D289C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fldChar w:fldCharType="separate"/>
            </w:r>
            <w:r w:rsidR="00760635" w:rsidRPr="00295030">
              <w:rPr>
                <w:rFonts w:ascii="Arial" w:hAnsi="Arial" w:cs="Arial"/>
                <w:b/>
                <w:bCs/>
                <w:noProof/>
                <w:sz w:val="20"/>
                <w:szCs w:val="20"/>
                <w:lang w:val="en-US"/>
              </w:rPr>
              <w:t>(2)</w:t>
            </w:r>
            <w:r w:rsidR="002D289C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41E2818" w14:textId="6D4B31A6" w:rsidR="00CB6801" w:rsidRPr="00295030" w:rsidRDefault="00CB6801" w:rsidP="003060C3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Dako 28-8 </w:t>
            </w:r>
            <w:r w:rsidR="002D289C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fldChar w:fldCharType="begin"/>
            </w:r>
            <w:r w:rsidR="003060C3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instrText xml:space="preserve"> ADDIN EN.CITE &lt;EndNote&gt;&lt;Cite&gt;&lt;Author&gt;Food and Drug Administration (FDA)&lt;/Author&gt;&lt;Year&gt;2015&lt;/Year&gt;&lt;RecNum&gt;368&lt;/RecNum&gt;&lt;DisplayText&gt;(3)&lt;/DisplayText&gt;&lt;record&gt;&lt;rec-number&gt;368&lt;/rec-number&gt;&lt;foreign-keys&gt;&lt;key app="EN" db-id="z2pr02rfk9xwfne0v5r5v59xwf2sfz2ss5rd" timestamp="1457110331"&gt;368&lt;/key&gt;&lt;/foreign-keys&gt;&lt;ref-type name="Electronic Article"&gt;43&lt;/ref-type&gt;&lt;contributors&gt;&lt;authors&gt;&lt;author&gt;Food and Drug Administration (FDA),&lt;/author&gt;&lt;/authors&gt;&lt;/contributors&gt;&lt;titles&gt;&lt;title&gt;Dako PD-L1 IHC 28-8 pharmDx. October 2015. Last accessed 10 August 2016&lt;/title&gt;&lt;/titles&gt;&lt;dates&gt;&lt;year&gt;2015&lt;/year&gt;&lt;/dates&gt;&lt;urls&gt;&lt;related-urls&gt;&lt;url&gt;http://www.accessdata.fda.gov/cdrh_docs/pdf15/P150025c.pdf &lt;/url&gt;&lt;/related-urls&gt;&lt;/urls&gt;&lt;/record&gt;&lt;/Cite&gt;&lt;/EndNote&gt;</w:instrText>
            </w:r>
            <w:r w:rsidR="002D289C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fldChar w:fldCharType="separate"/>
            </w:r>
            <w:r w:rsidR="00760635" w:rsidRPr="00295030">
              <w:rPr>
                <w:rFonts w:ascii="Arial" w:hAnsi="Arial" w:cs="Arial"/>
                <w:b/>
                <w:bCs/>
                <w:noProof/>
                <w:sz w:val="20"/>
                <w:szCs w:val="20"/>
                <w:lang w:val="en-US"/>
              </w:rPr>
              <w:t>(3)</w:t>
            </w:r>
            <w:r w:rsidR="002D289C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3F4D073" w14:textId="59FC40E9" w:rsidR="00CB6801" w:rsidRPr="00295030" w:rsidRDefault="00CB6801" w:rsidP="003060C3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Ventana SP142</w:t>
            </w:r>
            <w:r w:rsidR="00C64730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 </w:t>
            </w:r>
            <w:r w:rsidR="003060C3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fldChar w:fldCharType="begin"/>
            </w:r>
            <w:r w:rsidR="003060C3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instrText xml:space="preserve"> ADDIN EN.CITE &lt;EndNote&gt;&lt;Cite&gt;&lt;Author&gt;Ventana Medical Systems&lt;/Author&gt;&lt;Year&gt;2016&lt;/Year&gt;&lt;RecNum&gt;645&lt;/RecNum&gt;&lt;DisplayText&gt;(4)&lt;/DisplayText&gt;&lt;record&gt;&lt;rec-number&gt;645&lt;/rec-number&gt;&lt;foreign-keys&gt;&lt;key app="EN" db-id="z2pr02rfk9xwfne0v5r5v59xwf2sfz2ss5rd" timestamp="1479906071"&gt;645&lt;/key&gt;&lt;/foreign-keys&gt;&lt;ref-type name="Electronic Article"&gt;43&lt;/ref-type&gt;&lt;contributors&gt;&lt;authors&gt;&lt;author&gt;Ventana Medical Systems,&lt;/author&gt;&lt;/authors&gt;&lt;/contributors&gt;&lt;titles&gt;&lt;title&gt;VENTANA PD-L1 (SP142) Assay. 21 October 2016. Last accessed 22 November 2016&lt;/title&gt;&lt;/titles&gt;&lt;dates&gt;&lt;year&gt;2016&lt;/year&gt;&lt;/dates&gt;&lt;urls&gt;&lt;related-urls&gt;&lt;url&gt;http://productlibrary.ventana.com/ventana_portal/OpenOverlayServlet?launchIndex=1&amp;amp;objectId=740-48591016217US  &lt;/url&gt;&lt;/related-urls&gt;&lt;/urls&gt;&lt;/record&gt;&lt;/Cite&gt;&lt;/EndNote&gt;</w:instrText>
            </w:r>
            <w:r w:rsidR="003060C3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fldChar w:fldCharType="separate"/>
            </w:r>
            <w:r w:rsidR="003060C3">
              <w:rPr>
                <w:rFonts w:ascii="Arial" w:hAnsi="Arial" w:cs="Arial"/>
                <w:b/>
                <w:bCs/>
                <w:noProof/>
                <w:sz w:val="20"/>
                <w:szCs w:val="20"/>
                <w:lang w:val="en-US"/>
              </w:rPr>
              <w:t>(4)</w:t>
            </w:r>
            <w:r w:rsidR="003060C3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fldChar w:fldCharType="end"/>
            </w:r>
          </w:p>
        </w:tc>
      </w:tr>
      <w:tr w:rsidR="00CB6801" w:rsidRPr="00295030" w14:paraId="3AE519BB" w14:textId="77777777" w:rsidTr="000B46C1">
        <w:trPr>
          <w:trHeight w:val="938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345639A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Developed as companion diagnostic assay for:</w:t>
            </w:r>
          </w:p>
        </w:tc>
        <w:tc>
          <w:tcPr>
            <w:tcW w:w="248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80AC671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Durvalumab (AstraZeneca/ MedImmune)</w:t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06B9911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Pembrolizumab (Merck Sharp &amp; Dohme)</w:t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ADC24F9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 xml:space="preserve">Nivolumab </w:t>
            </w: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br/>
              <w:t>(Bristol-Myers Squibb)</w:t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A8351C8" w14:textId="3D530D54" w:rsidR="00CB6801" w:rsidRPr="00295030" w:rsidRDefault="00CB6801" w:rsidP="00C239BD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 xml:space="preserve">Atezolizumab </w:t>
            </w: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br/>
              <w:t>(</w:t>
            </w:r>
            <w:r w:rsidR="00C239BD">
              <w:rPr>
                <w:rFonts w:ascii="Arial" w:hAnsi="Arial" w:cs="Arial"/>
                <w:sz w:val="20"/>
                <w:szCs w:val="20"/>
                <w:lang w:val="en-US"/>
              </w:rPr>
              <w:t>Genentech</w:t>
            </w: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</w:tr>
      <w:tr w:rsidR="00CB6801" w:rsidRPr="00295030" w14:paraId="4E5F1A4F" w14:textId="77777777" w:rsidTr="000B46C1">
        <w:trPr>
          <w:trHeight w:val="705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218FDFE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Instrument</w:t>
            </w:r>
          </w:p>
        </w:tc>
        <w:tc>
          <w:tcPr>
            <w:tcW w:w="248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3D4B1B3" w14:textId="5EDA97BA" w:rsidR="00CB6801" w:rsidRPr="00295030" w:rsidRDefault="00986342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 xml:space="preserve">VENTANA </w:t>
            </w:r>
            <w:r w:rsidR="00CB6801" w:rsidRPr="00295030">
              <w:rPr>
                <w:rFonts w:ascii="Arial" w:hAnsi="Arial" w:cs="Arial"/>
                <w:sz w:val="20"/>
                <w:szCs w:val="20"/>
                <w:lang w:val="en-US"/>
              </w:rPr>
              <w:t xml:space="preserve">BenchMark </w:t>
            </w: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 xml:space="preserve">ULTRA </w:t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1B1CAE3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Dako Autostainer Link 48</w:t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CC15368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 xml:space="preserve">Dako Autostainer </w:t>
            </w: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br/>
              <w:t>Link 48</w:t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FA9C108" w14:textId="500F7C3A" w:rsidR="00CB6801" w:rsidRPr="00295030" w:rsidRDefault="00810CB8" w:rsidP="000B46C1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VENTANA BenchMark ULTRA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</w:tr>
      <w:tr w:rsidR="00CB6801" w:rsidRPr="00295030" w14:paraId="7E948BF2" w14:textId="77777777" w:rsidTr="000B46C1">
        <w:trPr>
          <w:trHeight w:val="705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18130B3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PD-L1 antibody</w:t>
            </w:r>
          </w:p>
        </w:tc>
        <w:tc>
          <w:tcPr>
            <w:tcW w:w="248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436215D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Clone SP263 (rabbit monoclonal)</w:t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BAABA8F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Clone 22C3 (mouse monoclonal)</w:t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FC3EE9F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Clone 28-8 (rabbit monoclonal) </w:t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AA6082D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Clone SP142 (rabbit monoclonal)</w:t>
            </w:r>
          </w:p>
        </w:tc>
      </w:tr>
      <w:tr w:rsidR="00CB6801" w:rsidRPr="00295030" w14:paraId="0BC53C8E" w14:textId="77777777" w:rsidTr="000B46C1">
        <w:trPr>
          <w:trHeight w:val="705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3C9CECF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Compartment</w:t>
            </w:r>
          </w:p>
        </w:tc>
        <w:tc>
          <w:tcPr>
            <w:tcW w:w="248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00F9379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Tumor cell membrane</w:t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0994C3E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Tumor cell membrane</w:t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40EC4B5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Tumor cell membrane</w:t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59D39F5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Tumor cells and tumor-infiltrating immune cells</w:t>
            </w:r>
          </w:p>
        </w:tc>
      </w:tr>
      <w:tr w:rsidR="00CB6801" w:rsidRPr="00295030" w14:paraId="5A14CDA9" w14:textId="77777777" w:rsidTr="000B46C1">
        <w:trPr>
          <w:trHeight w:val="1405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8B0D12E" w14:textId="4833588B" w:rsidR="00CB6801" w:rsidRPr="00295030" w:rsidRDefault="00A11D0E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Cut-off</w:t>
            </w:r>
            <w:r w:rsidR="00CB6801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(s) for </w:t>
            </w:r>
            <w:r w:rsidR="00CB6801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br/>
            </w:r>
            <w:r w:rsidR="00A54246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high </w:t>
            </w:r>
            <w:r w:rsidR="00CB6801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PD-L1 </w:t>
            </w:r>
            <w:r w:rsidR="00A54246"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expression</w:t>
            </w:r>
          </w:p>
        </w:tc>
        <w:tc>
          <w:tcPr>
            <w:tcW w:w="248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2559107" w14:textId="65E6DD1D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≥25% of tumor cells</w:t>
            </w:r>
            <w:r w:rsidRPr="00295030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 xml:space="preserve"> </w:t>
            </w:r>
            <w:r w:rsidR="002D289C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begin"/>
            </w:r>
            <w:r w:rsidR="00760635" w:rsidRPr="00295030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&lt;EndNote&gt;&lt;Cite&gt;&lt;Author&gt;Rizvi&lt;/Author&gt;&lt;Year&gt;2015&lt;/Year&gt;&lt;RecNum&gt;170&lt;/RecNum&gt;&lt;DisplayText&gt;(5)&lt;/DisplayText&gt;&lt;record&gt;&lt;rec-number&gt;170&lt;/rec-number&gt;&lt;foreign-keys&gt;&lt;key app="EN" db-id="z2pr02rfk9xwfne0v5r5v59xwf2sfz2ss5rd" timestamp="1454706087"&gt;170&lt;/key&gt;&lt;key app="ENWeb" db-id=""&gt;0&lt;/key&gt;&lt;/foreign-keys&gt;&lt;ref-type name="Journal Article"&gt;17&lt;/ref-type&gt;&lt;contributors&gt;&lt;authors&gt;&lt;author&gt;Rizvi, N. A.&lt;/author&gt;&lt;author&gt;Brahmer, J. R.&lt;/author&gt;&lt;author&gt;Ou, S-H. I.&lt;/author&gt;&lt;author&gt;Segal, N. H.&lt;/author&gt;&lt;author&gt;Khleif, S.&lt;/author&gt;&lt;author&gt;Hwu, W-J.&lt;/author&gt;&lt;author&gt;Gutierrez, M.&lt;/author&gt;&lt;author&gt;Schoffski, P.&lt;/author&gt;&lt;author&gt;Hamid, O.&lt;/author&gt;&lt;author&gt;Weiss, J.&lt;/author&gt;&lt;author&gt;Lutzky, J.&lt;/author&gt;&lt;author&gt;Maio, M.&lt;/author&gt;&lt;author&gt;Nemunaitis, J. J.&lt;/author&gt;&lt;author&gt;Jaeger, D.&lt;/author&gt;&lt;author&gt;Balmanoukian, A. S.&lt;/author&gt;&lt;author&gt;Rebelatto, M.&lt;/author&gt;&lt;author&gt;Steele, K.&lt;/author&gt;&lt;author&gt;Li, X.&lt;/author&gt;&lt;author&gt;Blake-Haskins, J. A.&lt;/author&gt;&lt;author&gt;Antonia, S. J.&lt;/author&gt;&lt;/authors&gt;&lt;/contributors&gt;&lt;titles&gt;&lt;title&gt;Safety and clinical activity of MEDI4736, an anti-programmed cell death-ligand 1 (PD-L1) antibody, in patients with non-small cell lung cancer (NSCLC)&lt;/title&gt;&lt;secondary-title&gt;J Clin Oncol&lt;/secondary-title&gt;&lt;/titles&gt;&lt;periodical&gt;&lt;full-title&gt;J Clin Oncol&lt;/full-title&gt;&lt;/periodical&gt;&lt;pages&gt;8032 (abstr)&lt;/pages&gt;&lt;volume&gt;33(15_Suppl.)&lt;/volume&gt;&lt;dates&gt;&lt;year&gt;2015&lt;/year&gt;&lt;/dates&gt;&lt;urls&gt;&lt;related-urls&gt;&lt;url&gt;http://meetinglibrary.asco.org/content/147607-156&lt;/url&gt;&lt;/related-urls&gt;&lt;/urls&gt;&lt;/record&gt;&lt;/Cite&gt;&lt;/EndNote&gt;</w:instrText>
            </w:r>
            <w:r w:rsidR="002D289C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760635" w:rsidRPr="00295030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5)</w:t>
            </w:r>
            <w:r w:rsidR="002D289C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7A97FAD" w14:textId="156788F6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≥1%; ≥50% of tumor cells</w:t>
            </w:r>
            <w:r w:rsidRPr="00295030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 xml:space="preserve"> </w:t>
            </w:r>
            <w:r w:rsidR="002D289C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HYXJvbjwvQXV0aG9yPjxZZWFyPjIwMTU8L1llYXI+PFJl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</w:fldData>
              </w:fldChar>
            </w:r>
            <w:r w:rsidR="00760635" w:rsidRPr="00295030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="00760635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HYXJvbjwvQXV0aG9yPjxZZWFyPjIwMTU8L1llYXI+PFJl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</w:fldData>
              </w:fldChar>
            </w:r>
            <w:r w:rsidR="00760635" w:rsidRPr="00295030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="00760635" w:rsidRPr="00295030">
              <w:rPr>
                <w:rFonts w:ascii="Arial" w:hAnsi="Arial" w:cs="Arial"/>
                <w:sz w:val="20"/>
                <w:szCs w:val="20"/>
                <w:lang w:val="en-US"/>
              </w:rPr>
            </w:r>
            <w:r w:rsidR="00760635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="002D289C" w:rsidRPr="00295030">
              <w:rPr>
                <w:rFonts w:ascii="Arial" w:hAnsi="Arial" w:cs="Arial"/>
                <w:sz w:val="20"/>
                <w:szCs w:val="20"/>
                <w:lang w:val="en-US"/>
              </w:rPr>
            </w:r>
            <w:r w:rsidR="002D289C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760635" w:rsidRPr="00295030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6)</w:t>
            </w:r>
            <w:r w:rsidR="002D289C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C93EA49" w14:textId="2AFD0B33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≥1%; ≥5%; ≥10% of tumor cells</w:t>
            </w:r>
            <w:r w:rsidR="00C00E8F" w:rsidRPr="00295030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="002D289C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Cb3JnaGFlaTwvQXV0aG9yPjxZZWFyPjIwMTU8L1llYXI+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</w:fldData>
              </w:fldChar>
            </w:r>
            <w:r w:rsidR="00760635" w:rsidRPr="00295030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="00760635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Cb3JnaGFlaTwvQXV0aG9yPjxZZWFyPjIwMTU8L1llYXI+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</w:fldData>
              </w:fldChar>
            </w:r>
            <w:r w:rsidR="00760635" w:rsidRPr="00295030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="00760635" w:rsidRPr="00295030">
              <w:rPr>
                <w:rFonts w:ascii="Arial" w:hAnsi="Arial" w:cs="Arial"/>
                <w:sz w:val="20"/>
                <w:szCs w:val="20"/>
                <w:lang w:val="en-US"/>
              </w:rPr>
            </w:r>
            <w:r w:rsidR="00760635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="002D289C" w:rsidRPr="00295030">
              <w:rPr>
                <w:rFonts w:ascii="Arial" w:hAnsi="Arial" w:cs="Arial"/>
                <w:sz w:val="20"/>
                <w:szCs w:val="20"/>
                <w:lang w:val="en-US"/>
              </w:rPr>
            </w:r>
            <w:r w:rsidR="002D289C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760635" w:rsidRPr="00295030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7)</w:t>
            </w:r>
            <w:r w:rsidR="002D289C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295030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 xml:space="preserve"> </w:t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18FD593" w14:textId="36332276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≥50% of tumor cells</w:t>
            </w:r>
          </w:p>
          <w:p w14:paraId="6601472F" w14:textId="62BDE5A0" w:rsidR="00CB6801" w:rsidRPr="00295030" w:rsidRDefault="007D1E1F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or</w:t>
            </w:r>
            <w:r w:rsidR="00CB6801" w:rsidRPr="00295030">
              <w:rPr>
                <w:rFonts w:ascii="Arial" w:hAnsi="Arial" w:cs="Arial"/>
                <w:sz w:val="20"/>
                <w:szCs w:val="20"/>
                <w:lang w:val="en-US"/>
              </w:rPr>
              <w:t xml:space="preserve"> ≥10% of tumor area with immune cells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(if &lt;50% </w:t>
            </w:r>
            <w:r w:rsidR="005A771F">
              <w:rPr>
                <w:rFonts w:ascii="Arial" w:hAnsi="Arial" w:cs="Arial"/>
                <w:sz w:val="20"/>
                <w:szCs w:val="20"/>
                <w:lang w:val="en-US"/>
              </w:rPr>
              <w:t xml:space="preserve">of 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tumor cells)</w:t>
            </w:r>
            <w:r w:rsidR="00C00E8F" w:rsidRPr="00295030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="002D289C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GZWhyZW5iYWNoZXI8L0F1dGhvcj48WWVhcj4yMDE2PC9Z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=
</w:fldData>
              </w:fldChar>
            </w:r>
            <w:r w:rsidR="00760635" w:rsidRPr="00295030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="00760635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GZWhyZW5iYWNoZXI8L0F1dGhvcj48WWVhcj4yMDE2PC9Z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=
</w:fldData>
              </w:fldChar>
            </w:r>
            <w:r w:rsidR="00760635" w:rsidRPr="00295030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="00760635" w:rsidRPr="00295030">
              <w:rPr>
                <w:rFonts w:ascii="Arial" w:hAnsi="Arial" w:cs="Arial"/>
                <w:sz w:val="20"/>
                <w:szCs w:val="20"/>
                <w:lang w:val="en-US"/>
              </w:rPr>
            </w:r>
            <w:r w:rsidR="00760635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="002D289C" w:rsidRPr="00295030">
              <w:rPr>
                <w:rFonts w:ascii="Arial" w:hAnsi="Arial" w:cs="Arial"/>
                <w:sz w:val="20"/>
                <w:szCs w:val="20"/>
                <w:lang w:val="en-US"/>
              </w:rPr>
            </w:r>
            <w:r w:rsidR="002D289C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760635" w:rsidRPr="00295030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8)</w:t>
            </w:r>
            <w:r w:rsidR="002D289C" w:rsidRPr="00295030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CB6801" w:rsidRPr="00295030" w14:paraId="763AFC12" w14:textId="77777777" w:rsidTr="000B46C1">
        <w:trPr>
          <w:trHeight w:val="705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B22A256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pproval status</w:t>
            </w:r>
          </w:p>
        </w:tc>
        <w:tc>
          <w:tcPr>
            <w:tcW w:w="248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ABAA432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CE-IVD</w:t>
            </w:r>
          </w:p>
          <w:p w14:paraId="5539DBAB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 xml:space="preserve">IVD Class I </w:t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7AD103B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IVD companion diagnostic</w:t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5546A7F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IVD complementary diagnostic</w:t>
            </w:r>
          </w:p>
        </w:tc>
        <w:tc>
          <w:tcPr>
            <w:tcW w:w="248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286536C" w14:textId="7DDF9CF1" w:rsidR="00CB6801" w:rsidRPr="00295030" w:rsidRDefault="00986342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IVD complementary diagnostic</w:t>
            </w:r>
          </w:p>
        </w:tc>
      </w:tr>
    </w:tbl>
    <w:p w14:paraId="53F3F6F0" w14:textId="08104FBA" w:rsidR="00760635" w:rsidRPr="00295030" w:rsidRDefault="002D5000" w:rsidP="00295030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  <w:sectPr w:rsidR="00760635" w:rsidRPr="00295030" w:rsidSect="00760635">
          <w:headerReference w:type="default" r:id="rId8"/>
          <w:footerReference w:type="default" r:id="rId9"/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  <w:r w:rsidRPr="00295030">
        <w:rPr>
          <w:rFonts w:ascii="Arial" w:hAnsi="Arial" w:cs="Arial"/>
          <w:sz w:val="20"/>
          <w:szCs w:val="20"/>
        </w:rPr>
        <w:t xml:space="preserve">Abbreviations: CE, European Conformity; IVD, in vitro diagnostic; PD-L1, </w:t>
      </w:r>
      <w:r w:rsidRPr="00295030">
        <w:rPr>
          <w:rFonts w:ascii="Arial" w:hAnsi="Arial" w:cs="Arial"/>
          <w:sz w:val="20"/>
          <w:szCs w:val="20"/>
          <w:lang w:val="en-US"/>
        </w:rPr>
        <w:t>programmed cell death ligand-1</w:t>
      </w:r>
      <w:r w:rsidRPr="00295030">
        <w:rPr>
          <w:rFonts w:ascii="Arial" w:hAnsi="Arial" w:cs="Arial"/>
          <w:sz w:val="20"/>
          <w:szCs w:val="20"/>
        </w:rPr>
        <w:t xml:space="preserve">. </w:t>
      </w:r>
      <w:r w:rsidR="00CB5260" w:rsidRPr="00295030">
        <w:rPr>
          <w:rFonts w:ascii="Arial" w:hAnsi="Arial" w:cs="Arial"/>
          <w:sz w:val="20"/>
          <w:szCs w:val="20"/>
        </w:rPr>
        <w:br/>
      </w:r>
    </w:p>
    <w:p w14:paraId="214BB929" w14:textId="625DE189" w:rsidR="00A037D9" w:rsidRPr="00295030" w:rsidRDefault="00A037D9" w:rsidP="00295030">
      <w:pPr>
        <w:spacing w:after="0" w:line="480" w:lineRule="auto"/>
        <w:rPr>
          <w:rFonts w:ascii="Arial" w:hAnsi="Arial" w:cs="Arial"/>
          <w:sz w:val="24"/>
          <w:szCs w:val="24"/>
          <w:lang w:val="en-US"/>
        </w:rPr>
      </w:pPr>
      <w:r w:rsidRPr="00295030">
        <w:rPr>
          <w:rFonts w:ascii="Arial" w:hAnsi="Arial" w:cs="Arial"/>
          <w:b/>
          <w:sz w:val="24"/>
          <w:szCs w:val="24"/>
          <w:lang w:val="en-US"/>
        </w:rPr>
        <w:lastRenderedPageBreak/>
        <w:t xml:space="preserve">Supplementary Table S2. </w:t>
      </w:r>
      <w:r w:rsidRPr="00295030">
        <w:rPr>
          <w:rFonts w:ascii="Arial" w:hAnsi="Arial" w:cs="Arial"/>
          <w:sz w:val="24"/>
          <w:szCs w:val="24"/>
          <w:lang w:val="en-US"/>
        </w:rPr>
        <w:t>Detailed scoring criteria for each assay in the study</w:t>
      </w:r>
      <w:r w:rsidR="00BE2DC3">
        <w:rPr>
          <w:rFonts w:ascii="Arial" w:hAnsi="Arial" w:cs="Arial"/>
          <w:sz w:val="24"/>
          <w:szCs w:val="24"/>
          <w:lang w:val="en-US"/>
        </w:rPr>
        <w:t>*</w:t>
      </w:r>
    </w:p>
    <w:tbl>
      <w:tblPr>
        <w:tblStyle w:val="TableGrid1"/>
        <w:tblW w:w="963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2552"/>
        <w:gridCol w:w="7087"/>
      </w:tblGrid>
      <w:tr w:rsidR="00A037D9" w:rsidRPr="00295030" w14:paraId="51EB64F1" w14:textId="77777777" w:rsidTr="00C61624">
        <w:trPr>
          <w:trHeight w:val="584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10B1CCE" w14:textId="77777777" w:rsidR="00A037D9" w:rsidRPr="00295030" w:rsidRDefault="00A037D9" w:rsidP="00295030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Assay</w:t>
            </w:r>
          </w:p>
        </w:tc>
        <w:tc>
          <w:tcPr>
            <w:tcW w:w="70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25CEC8B" w14:textId="44F2ACC5" w:rsidR="00A037D9" w:rsidRPr="00295030" w:rsidRDefault="00A037D9" w:rsidP="00C61624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 xml:space="preserve">Tumour </w:t>
            </w:r>
            <w:r w:rsidR="00C61624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c</w:t>
            </w:r>
            <w:r w:rsidR="00C61624" w:rsidRPr="002950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 xml:space="preserve">ell </w:t>
            </w:r>
            <w:r w:rsidR="00C61624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s</w:t>
            </w:r>
            <w:r w:rsidR="00C61624" w:rsidRPr="002950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coring</w:t>
            </w:r>
            <w:r w:rsidR="00C61624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 xml:space="preserve"> (%)</w:t>
            </w:r>
          </w:p>
        </w:tc>
      </w:tr>
      <w:tr w:rsidR="00A037D9" w:rsidRPr="00295030" w14:paraId="1A44F0AF" w14:textId="77777777" w:rsidTr="00C61624">
        <w:trPr>
          <w:trHeight w:val="584"/>
        </w:trPr>
        <w:tc>
          <w:tcPr>
            <w:tcW w:w="2552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4E8C403A" w14:textId="21B8BEFB" w:rsidR="00A037D9" w:rsidRPr="00295030" w:rsidRDefault="00384CCE" w:rsidP="00295030">
            <w:pPr>
              <w:spacing w:after="0" w:line="480" w:lineRule="auto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Calibri" w:hAnsi="Arial" w:cs="Arial"/>
                <w:b/>
                <w:bCs/>
                <w:sz w:val="20"/>
                <w:szCs w:val="20"/>
              </w:rPr>
              <w:t xml:space="preserve">Ventana </w:t>
            </w:r>
            <w:r w:rsidR="00A037D9" w:rsidRPr="002950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SP263</w:t>
            </w:r>
          </w:p>
        </w:tc>
        <w:tc>
          <w:tcPr>
            <w:tcW w:w="7087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7588C044" w14:textId="23C862C7" w:rsidR="00A037D9" w:rsidRPr="00295030" w:rsidRDefault="00A037D9" w:rsidP="00C61624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&lt;1, 1</w:t>
            </w:r>
            <w:r w:rsidR="00295030" w:rsidRPr="00295030">
              <w:rPr>
                <w:rFonts w:ascii="Arial" w:eastAsia="Calibri" w:hAnsi="Arial" w:cs="Arial"/>
                <w:bCs/>
                <w:sz w:val="20"/>
                <w:szCs w:val="20"/>
              </w:rPr>
              <w:t>–</w:t>
            </w: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4, 5</w:t>
            </w:r>
            <w:r w:rsidR="00295030" w:rsidRPr="00295030">
              <w:rPr>
                <w:rFonts w:ascii="Arial" w:eastAsia="Calibri" w:hAnsi="Arial" w:cs="Arial"/>
                <w:bCs/>
                <w:sz w:val="20"/>
                <w:szCs w:val="20"/>
              </w:rPr>
              <w:t>–</w:t>
            </w: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 xml:space="preserve">9, </w:t>
            </w:r>
            <w:r w:rsidR="00295030" w:rsidRPr="00295030">
              <w:rPr>
                <w:rFonts w:ascii="Arial" w:eastAsia="Calibri" w:hAnsi="Arial" w:cs="Arial"/>
                <w:bCs/>
                <w:sz w:val="20"/>
                <w:szCs w:val="20"/>
              </w:rPr>
              <w:t>≥</w:t>
            </w: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10, 20, 25, 30, 40, 50, 60, 70, 80, 90, 100</w:t>
            </w:r>
          </w:p>
        </w:tc>
      </w:tr>
      <w:tr w:rsidR="00C61624" w:rsidRPr="00295030" w14:paraId="35F8C1B3" w14:textId="77777777" w:rsidTr="00C61624">
        <w:trPr>
          <w:trHeight w:val="584"/>
        </w:trPr>
        <w:tc>
          <w:tcPr>
            <w:tcW w:w="2552" w:type="dxa"/>
            <w:shd w:val="clear" w:color="auto" w:fill="auto"/>
          </w:tcPr>
          <w:p w14:paraId="2F044489" w14:textId="0703D638" w:rsidR="00C61624" w:rsidRDefault="00C61624" w:rsidP="00C61624">
            <w:pPr>
              <w:spacing w:after="0" w:line="480" w:lineRule="auto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Calibri" w:hAnsi="Arial" w:cs="Arial"/>
                <w:b/>
                <w:bCs/>
                <w:sz w:val="20"/>
                <w:szCs w:val="20"/>
              </w:rPr>
              <w:t xml:space="preserve">Dako </w:t>
            </w:r>
            <w:r w:rsidRPr="002950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22C3</w:t>
            </w:r>
          </w:p>
        </w:tc>
        <w:tc>
          <w:tcPr>
            <w:tcW w:w="7087" w:type="dxa"/>
            <w:shd w:val="clear" w:color="auto" w:fill="auto"/>
          </w:tcPr>
          <w:p w14:paraId="51C60D4A" w14:textId="1D3B7851" w:rsidR="00C61624" w:rsidRPr="00295030" w:rsidRDefault="00C61624" w:rsidP="00C61624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0 to 5 in increments</w:t>
            </w:r>
            <w:r>
              <w:rPr>
                <w:rFonts w:ascii="Arial" w:eastAsia="Calibri" w:hAnsi="Arial" w:cs="Arial"/>
                <w:bCs/>
                <w:sz w:val="20"/>
                <w:szCs w:val="20"/>
              </w:rPr>
              <w:t xml:space="preserve"> of 1%</w:t>
            </w: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, 10, 20, 25, 30, 40, 50, 60, 70, 80, 90,</w:t>
            </w:r>
            <w:r>
              <w:rPr>
                <w:rFonts w:ascii="Arial" w:eastAsia="Calibri" w:hAnsi="Arial" w:cs="Arial"/>
                <w:bCs/>
                <w:sz w:val="20"/>
                <w:szCs w:val="20"/>
              </w:rPr>
              <w:t xml:space="preserve"> </w:t>
            </w: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100</w:t>
            </w:r>
          </w:p>
        </w:tc>
      </w:tr>
      <w:tr w:rsidR="00C61624" w:rsidRPr="00295030" w14:paraId="5794CE70" w14:textId="77777777" w:rsidTr="00C61624">
        <w:trPr>
          <w:trHeight w:val="584"/>
        </w:trPr>
        <w:tc>
          <w:tcPr>
            <w:tcW w:w="2552" w:type="dxa"/>
            <w:tcBorders>
              <w:bottom w:val="single" w:sz="4" w:space="0" w:color="auto"/>
            </w:tcBorders>
            <w:shd w:val="clear" w:color="auto" w:fill="auto"/>
          </w:tcPr>
          <w:p w14:paraId="0CA7CE00" w14:textId="2C292319" w:rsidR="00C61624" w:rsidRPr="00295030" w:rsidRDefault="00C61624" w:rsidP="00C61624">
            <w:pPr>
              <w:spacing w:after="0" w:line="480" w:lineRule="auto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Calibri" w:hAnsi="Arial" w:cs="Arial"/>
                <w:b/>
                <w:bCs/>
                <w:sz w:val="20"/>
                <w:szCs w:val="20"/>
              </w:rPr>
              <w:t xml:space="preserve">Dako </w:t>
            </w:r>
            <w:r w:rsidRPr="002950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28-8</w:t>
            </w:r>
          </w:p>
        </w:tc>
        <w:tc>
          <w:tcPr>
            <w:tcW w:w="7087" w:type="dxa"/>
            <w:tcBorders>
              <w:bottom w:val="single" w:sz="4" w:space="0" w:color="auto"/>
            </w:tcBorders>
            <w:shd w:val="clear" w:color="auto" w:fill="auto"/>
          </w:tcPr>
          <w:p w14:paraId="1C969312" w14:textId="0D836D8E" w:rsidR="00C61624" w:rsidRPr="00295030" w:rsidRDefault="00C61624" w:rsidP="00C61624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0 to 10 in increments</w:t>
            </w:r>
            <w:r>
              <w:rPr>
                <w:rFonts w:ascii="Arial" w:eastAsia="Calibri" w:hAnsi="Arial" w:cs="Arial"/>
                <w:bCs/>
                <w:sz w:val="20"/>
                <w:szCs w:val="20"/>
              </w:rPr>
              <w:t xml:space="preserve"> of 1%</w:t>
            </w: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, 20, 25, 30, 40, 50, 60, 70, 80, 90, 100</w:t>
            </w:r>
          </w:p>
        </w:tc>
      </w:tr>
    </w:tbl>
    <w:p w14:paraId="28702CE0" w14:textId="15F27187" w:rsidR="00A037D9" w:rsidRPr="00BE2DC3" w:rsidRDefault="00BE2DC3" w:rsidP="00295030">
      <w:pPr>
        <w:spacing w:after="0" w:line="480" w:lineRule="auto"/>
        <w:rPr>
          <w:rFonts w:ascii="Arial" w:hAnsi="Arial" w:cs="Arial"/>
          <w:b/>
          <w:bCs/>
          <w:sz w:val="20"/>
          <w:szCs w:val="20"/>
        </w:rPr>
      </w:pPr>
      <w:r w:rsidRPr="00BE2DC3">
        <w:rPr>
          <w:rFonts w:ascii="Arial" w:hAnsi="Arial" w:cs="Arial"/>
          <w:b/>
          <w:bCs/>
          <w:sz w:val="20"/>
          <w:szCs w:val="20"/>
        </w:rPr>
        <w:t>*</w:t>
      </w:r>
      <w:r w:rsidRPr="00BE2DC3">
        <w:rPr>
          <w:rFonts w:ascii="Arial" w:hAnsi="Arial" w:cs="Arial"/>
          <w:sz w:val="20"/>
          <w:szCs w:val="20"/>
          <w:lang w:val="en-US"/>
        </w:rPr>
        <w:t>Scoring was performed as per manufacturers’ recommendations, but additional granularity was included to provide meaningful data for comparisons</w:t>
      </w:r>
      <w:r>
        <w:rPr>
          <w:rFonts w:ascii="Arial" w:hAnsi="Arial" w:cs="Arial"/>
          <w:sz w:val="20"/>
          <w:szCs w:val="20"/>
          <w:lang w:val="en-US"/>
        </w:rPr>
        <w:t>.</w:t>
      </w:r>
    </w:p>
    <w:p w14:paraId="62817DCC" w14:textId="77777777" w:rsidR="00A037D9" w:rsidRPr="00295030" w:rsidRDefault="00A037D9" w:rsidP="00295030">
      <w:pPr>
        <w:spacing w:after="0" w:line="480" w:lineRule="auto"/>
        <w:rPr>
          <w:rFonts w:ascii="Arial" w:hAnsi="Arial" w:cs="Arial"/>
          <w:b/>
          <w:bCs/>
          <w:sz w:val="24"/>
          <w:szCs w:val="24"/>
        </w:rPr>
      </w:pPr>
      <w:r w:rsidRPr="00295030">
        <w:rPr>
          <w:rFonts w:ascii="Arial" w:hAnsi="Arial" w:cs="Arial"/>
          <w:b/>
          <w:bCs/>
          <w:sz w:val="24"/>
          <w:szCs w:val="24"/>
        </w:rPr>
        <w:br w:type="page"/>
      </w:r>
    </w:p>
    <w:p w14:paraId="2C0EB9CB" w14:textId="4F3206DC" w:rsidR="00CB6801" w:rsidRPr="00295030" w:rsidRDefault="00781F5A" w:rsidP="00295030">
      <w:pPr>
        <w:spacing w:after="0" w:line="480" w:lineRule="auto"/>
        <w:rPr>
          <w:rFonts w:ascii="Arial" w:hAnsi="Arial" w:cs="Arial"/>
          <w:sz w:val="24"/>
          <w:szCs w:val="24"/>
          <w:lang w:val="en-US"/>
        </w:rPr>
      </w:pPr>
      <w:r w:rsidRPr="00295030">
        <w:rPr>
          <w:rFonts w:ascii="Arial" w:hAnsi="Arial" w:cs="Arial"/>
          <w:b/>
          <w:bCs/>
          <w:sz w:val="24"/>
          <w:szCs w:val="24"/>
        </w:rPr>
        <w:lastRenderedPageBreak/>
        <w:t>Suppl</w:t>
      </w:r>
      <w:r w:rsidR="002611AC" w:rsidRPr="00295030">
        <w:rPr>
          <w:rFonts w:ascii="Arial" w:hAnsi="Arial" w:cs="Arial"/>
          <w:b/>
          <w:bCs/>
          <w:sz w:val="24"/>
          <w:szCs w:val="24"/>
        </w:rPr>
        <w:t>ementary</w:t>
      </w:r>
      <w:r w:rsidRPr="00295030">
        <w:rPr>
          <w:rFonts w:ascii="Arial" w:hAnsi="Arial" w:cs="Arial"/>
          <w:b/>
          <w:bCs/>
          <w:sz w:val="24"/>
          <w:szCs w:val="24"/>
        </w:rPr>
        <w:t xml:space="preserve"> Table </w:t>
      </w:r>
      <w:r w:rsidR="002611AC" w:rsidRPr="00295030">
        <w:rPr>
          <w:rFonts w:ascii="Arial" w:hAnsi="Arial" w:cs="Arial"/>
          <w:b/>
          <w:bCs/>
          <w:sz w:val="24"/>
          <w:szCs w:val="24"/>
        </w:rPr>
        <w:t>S</w:t>
      </w:r>
      <w:r w:rsidR="00EC2516" w:rsidRPr="00295030">
        <w:rPr>
          <w:rFonts w:ascii="Arial" w:hAnsi="Arial" w:cs="Arial"/>
          <w:b/>
          <w:bCs/>
          <w:sz w:val="24"/>
          <w:szCs w:val="24"/>
        </w:rPr>
        <w:t>3</w:t>
      </w:r>
      <w:r w:rsidR="00CB6801" w:rsidRPr="00295030">
        <w:rPr>
          <w:rFonts w:ascii="Arial" w:hAnsi="Arial" w:cs="Arial"/>
          <w:b/>
          <w:bCs/>
          <w:sz w:val="24"/>
          <w:szCs w:val="24"/>
        </w:rPr>
        <w:t xml:space="preserve">. </w:t>
      </w:r>
      <w:r w:rsidR="00CB6801" w:rsidRPr="00295030">
        <w:rPr>
          <w:rFonts w:ascii="Arial" w:hAnsi="Arial" w:cs="Arial"/>
          <w:bCs/>
          <w:sz w:val="24"/>
          <w:szCs w:val="24"/>
        </w:rPr>
        <w:t>Demographics</w:t>
      </w:r>
      <w:r w:rsidR="0062407C" w:rsidRPr="00295030">
        <w:rPr>
          <w:rFonts w:ascii="Arial" w:hAnsi="Arial" w:cs="Arial"/>
          <w:bCs/>
          <w:sz w:val="24"/>
          <w:szCs w:val="24"/>
        </w:rPr>
        <w:t xml:space="preserve"> of patients who provided</w:t>
      </w:r>
      <w:r w:rsidR="00CB6801" w:rsidRPr="00295030">
        <w:rPr>
          <w:rFonts w:ascii="Arial" w:hAnsi="Arial" w:cs="Arial"/>
          <w:bCs/>
          <w:sz w:val="24"/>
          <w:szCs w:val="24"/>
        </w:rPr>
        <w:t xml:space="preserve"> study samples</w:t>
      </w:r>
    </w:p>
    <w:tbl>
      <w:tblPr>
        <w:tblStyle w:val="TableGrid1"/>
        <w:tblW w:w="86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4320"/>
        <w:gridCol w:w="4320"/>
      </w:tblGrid>
      <w:tr w:rsidR="00CB6801" w:rsidRPr="00295030" w14:paraId="46CA6ED2" w14:textId="77777777" w:rsidTr="00742D9F">
        <w:trPr>
          <w:trHeight w:val="461"/>
        </w:trPr>
        <w:tc>
          <w:tcPr>
            <w:tcW w:w="432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BFA5C50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Parameter</w:t>
            </w:r>
          </w:p>
        </w:tc>
        <w:tc>
          <w:tcPr>
            <w:tcW w:w="432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EB45269" w14:textId="6A48A924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b/>
                <w:bCs/>
                <w:i/>
                <w:sz w:val="20"/>
                <w:szCs w:val="20"/>
                <w:lang w:val="en-US"/>
              </w:rPr>
              <w:t>N</w:t>
            </w:r>
            <w:r w:rsidR="00154C04" w:rsidRPr="003147B4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 </w:t>
            </w:r>
            <w:r w:rsidRPr="003147B4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=</w:t>
            </w:r>
            <w:r w:rsidR="00154C04" w:rsidRPr="003147B4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 </w:t>
            </w:r>
            <w:r w:rsidR="00C52F58" w:rsidRPr="003147B4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493</w:t>
            </w:r>
          </w:p>
        </w:tc>
      </w:tr>
      <w:tr w:rsidR="00CB6801" w:rsidRPr="00295030" w14:paraId="5CC0F8DA" w14:textId="77777777" w:rsidTr="00742D9F">
        <w:trPr>
          <w:trHeight w:val="1171"/>
        </w:trPr>
        <w:tc>
          <w:tcPr>
            <w:tcW w:w="4320" w:type="dxa"/>
            <w:tcBorders>
              <w:top w:val="single" w:sz="4" w:space="0" w:color="auto"/>
            </w:tcBorders>
            <w:hideMark/>
          </w:tcPr>
          <w:p w14:paraId="5F0A3E9C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Age range in years, n (%)</w:t>
            </w:r>
          </w:p>
          <w:p w14:paraId="2710DC16" w14:textId="77777777" w:rsidR="00CB6801" w:rsidRPr="003147B4" w:rsidRDefault="00CB6801" w:rsidP="00295030">
            <w:pPr>
              <w:spacing w:after="0" w:line="480" w:lineRule="auto"/>
              <w:ind w:left="51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≤60</w:t>
            </w:r>
          </w:p>
          <w:p w14:paraId="4CD803AB" w14:textId="77777777" w:rsidR="00CB6801" w:rsidRPr="003147B4" w:rsidRDefault="00CB6801" w:rsidP="00295030">
            <w:pPr>
              <w:spacing w:after="0" w:line="480" w:lineRule="auto"/>
              <w:ind w:left="51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&gt;60</w:t>
            </w:r>
          </w:p>
          <w:p w14:paraId="1611A27F" w14:textId="77777777" w:rsidR="00CB6801" w:rsidRPr="003147B4" w:rsidRDefault="00CB6801" w:rsidP="00295030">
            <w:pPr>
              <w:spacing w:after="0" w:line="480" w:lineRule="auto"/>
              <w:ind w:left="51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4320" w:type="dxa"/>
            <w:tcBorders>
              <w:top w:val="single" w:sz="4" w:space="0" w:color="auto"/>
            </w:tcBorders>
            <w:hideMark/>
          </w:tcPr>
          <w:p w14:paraId="3D93A0C7" w14:textId="77777777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  <w:p w14:paraId="638BC670" w14:textId="759E291B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23</w:t>
            </w:r>
            <w:r w:rsidR="00C52F58" w:rsidRPr="003147B4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 xml:space="preserve"> (4</w:t>
            </w:r>
            <w:r w:rsidR="00C52F58" w:rsidRPr="003147B4">
              <w:rPr>
                <w:rFonts w:ascii="Arial" w:hAnsi="Arial" w:cs="Arial"/>
                <w:sz w:val="20"/>
                <w:szCs w:val="20"/>
                <w:lang w:val="en-US"/>
              </w:rPr>
              <w:t>6.9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  <w:p w14:paraId="04488FDB" w14:textId="4F9BEA6B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25</w:t>
            </w:r>
            <w:r w:rsidR="00C52F58" w:rsidRPr="003147B4">
              <w:rPr>
                <w:rFonts w:ascii="Arial" w:hAnsi="Arial" w:cs="Arial"/>
                <w:sz w:val="20"/>
                <w:szCs w:val="20"/>
                <w:lang w:val="en-US"/>
              </w:rPr>
              <w:t>7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 xml:space="preserve"> (52</w:t>
            </w:r>
            <w:r w:rsidR="00C52F58" w:rsidRPr="003147B4">
              <w:rPr>
                <w:rFonts w:ascii="Arial" w:hAnsi="Arial" w:cs="Arial"/>
                <w:sz w:val="20"/>
                <w:szCs w:val="20"/>
                <w:lang w:val="en-US"/>
              </w:rPr>
              <w:t>.1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  <w:p w14:paraId="6EC37DE0" w14:textId="2B7CDD38" w:rsidR="00CB6801" w:rsidRPr="003147B4" w:rsidRDefault="00C52F58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5</w:t>
            </w:r>
            <w:r w:rsidR="00CB6801" w:rsidRPr="003147B4">
              <w:rPr>
                <w:rFonts w:ascii="Arial" w:hAnsi="Arial" w:cs="Arial"/>
                <w:sz w:val="20"/>
                <w:szCs w:val="20"/>
                <w:lang w:val="en-US"/>
              </w:rPr>
              <w:t xml:space="preserve"> (1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.0</w:t>
            </w:r>
            <w:r w:rsidR="00CB6801" w:rsidRPr="003147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</w:tr>
      <w:tr w:rsidR="00CB6801" w:rsidRPr="00295030" w14:paraId="42AFDE51" w14:textId="77777777" w:rsidTr="00742D9F">
        <w:trPr>
          <w:trHeight w:val="934"/>
        </w:trPr>
        <w:tc>
          <w:tcPr>
            <w:tcW w:w="4320" w:type="dxa"/>
            <w:hideMark/>
          </w:tcPr>
          <w:p w14:paraId="7217B469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Sex, n (%)</w:t>
            </w:r>
          </w:p>
          <w:p w14:paraId="12710B98" w14:textId="77777777" w:rsidR="00CB6801" w:rsidRPr="003147B4" w:rsidRDefault="00CB6801" w:rsidP="00295030">
            <w:pPr>
              <w:spacing w:after="0" w:line="480" w:lineRule="auto"/>
              <w:ind w:left="51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Female</w:t>
            </w:r>
          </w:p>
          <w:p w14:paraId="15D68BD4" w14:textId="77777777" w:rsidR="00CB6801" w:rsidRPr="003147B4" w:rsidRDefault="00CB6801" w:rsidP="00295030">
            <w:pPr>
              <w:spacing w:after="0" w:line="480" w:lineRule="auto"/>
              <w:ind w:left="51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Male</w:t>
            </w:r>
          </w:p>
        </w:tc>
        <w:tc>
          <w:tcPr>
            <w:tcW w:w="4320" w:type="dxa"/>
            <w:hideMark/>
          </w:tcPr>
          <w:p w14:paraId="62BF140A" w14:textId="77777777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  <w:p w14:paraId="57709D2C" w14:textId="703F78B8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118 (2</w:t>
            </w:r>
            <w:r w:rsidR="00157D9A" w:rsidRPr="003147B4">
              <w:rPr>
                <w:rFonts w:ascii="Arial" w:hAnsi="Arial" w:cs="Arial"/>
                <w:sz w:val="20"/>
                <w:szCs w:val="20"/>
                <w:lang w:val="en-US"/>
              </w:rPr>
              <w:t>3.9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  <w:p w14:paraId="164A7D26" w14:textId="4E0720B5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3</w:t>
            </w:r>
            <w:r w:rsidR="00157D9A" w:rsidRPr="003147B4">
              <w:rPr>
                <w:rFonts w:ascii="Arial" w:hAnsi="Arial" w:cs="Arial"/>
                <w:sz w:val="20"/>
                <w:szCs w:val="20"/>
                <w:lang w:val="en-US"/>
              </w:rPr>
              <w:t>75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 xml:space="preserve"> (76</w:t>
            </w:r>
            <w:r w:rsidR="00157D9A" w:rsidRPr="003147B4">
              <w:rPr>
                <w:rFonts w:ascii="Arial" w:hAnsi="Arial" w:cs="Arial"/>
                <w:sz w:val="20"/>
                <w:szCs w:val="20"/>
                <w:lang w:val="en-US"/>
              </w:rPr>
              <w:t>.1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</w:tr>
      <w:tr w:rsidR="00CB6801" w:rsidRPr="00295030" w14:paraId="78C0BEA1" w14:textId="77777777" w:rsidTr="00742D9F">
        <w:trPr>
          <w:trHeight w:val="1171"/>
        </w:trPr>
        <w:tc>
          <w:tcPr>
            <w:tcW w:w="4320" w:type="dxa"/>
            <w:hideMark/>
          </w:tcPr>
          <w:p w14:paraId="6FF09626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Ethnicity, n (%)</w:t>
            </w:r>
          </w:p>
          <w:p w14:paraId="7BBD3001" w14:textId="77777777" w:rsidR="00CB6801" w:rsidRPr="003147B4" w:rsidRDefault="00CB6801" w:rsidP="00295030">
            <w:pPr>
              <w:spacing w:after="0" w:line="480" w:lineRule="auto"/>
              <w:ind w:left="51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Caucasian</w:t>
            </w:r>
          </w:p>
          <w:p w14:paraId="23E78E7A" w14:textId="77777777" w:rsidR="00CB6801" w:rsidRPr="003147B4" w:rsidRDefault="00CB6801" w:rsidP="00295030">
            <w:pPr>
              <w:spacing w:after="0" w:line="480" w:lineRule="auto"/>
              <w:ind w:left="51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Asian/Pacific Islander</w:t>
            </w:r>
          </w:p>
          <w:p w14:paraId="05519865" w14:textId="77777777" w:rsidR="00CB6801" w:rsidRPr="003147B4" w:rsidRDefault="00CB6801" w:rsidP="00295030">
            <w:pPr>
              <w:spacing w:after="0" w:line="480" w:lineRule="auto"/>
              <w:ind w:left="51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4320" w:type="dxa"/>
            <w:hideMark/>
          </w:tcPr>
          <w:p w14:paraId="26500567" w14:textId="77777777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  <w:p w14:paraId="66EC086C" w14:textId="027E8EF5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37</w:t>
            </w:r>
            <w:r w:rsidR="00157D9A" w:rsidRPr="003147B4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 xml:space="preserve"> (75</w:t>
            </w:r>
            <w:r w:rsidR="00157D9A" w:rsidRPr="003147B4">
              <w:rPr>
                <w:rFonts w:ascii="Arial" w:hAnsi="Arial" w:cs="Arial"/>
                <w:sz w:val="20"/>
                <w:szCs w:val="20"/>
                <w:lang w:val="en-US"/>
              </w:rPr>
              <w:t>.3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  <w:p w14:paraId="080C066F" w14:textId="4C3F0041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12</w:t>
            </w:r>
            <w:r w:rsidR="00157D9A" w:rsidRPr="003147B4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 xml:space="preserve"> (24</w:t>
            </w:r>
            <w:r w:rsidR="00157D9A" w:rsidRPr="003147B4">
              <w:rPr>
                <w:rFonts w:ascii="Arial" w:hAnsi="Arial" w:cs="Arial"/>
                <w:sz w:val="20"/>
                <w:szCs w:val="20"/>
                <w:lang w:val="en-US"/>
              </w:rPr>
              <w:t>.5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  <w:p w14:paraId="505F72B7" w14:textId="27F9A0BF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1 (</w:t>
            </w:r>
            <w:r w:rsidR="00157D9A" w:rsidRPr="003147B4">
              <w:rPr>
                <w:rFonts w:ascii="Arial" w:hAnsi="Arial" w:cs="Arial"/>
                <w:sz w:val="20"/>
                <w:szCs w:val="20"/>
                <w:lang w:val="en-US"/>
              </w:rPr>
              <w:t>0.2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</w:tr>
      <w:tr w:rsidR="00CB6801" w:rsidRPr="00295030" w14:paraId="738E5C7D" w14:textId="77777777" w:rsidTr="00742D9F">
        <w:trPr>
          <w:trHeight w:val="1656"/>
        </w:trPr>
        <w:tc>
          <w:tcPr>
            <w:tcW w:w="4320" w:type="dxa"/>
            <w:hideMark/>
          </w:tcPr>
          <w:p w14:paraId="155E12C3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Disease stage (TNM), n (%)</w:t>
            </w:r>
          </w:p>
          <w:p w14:paraId="55028873" w14:textId="77777777" w:rsidR="00CB6801" w:rsidRPr="003147B4" w:rsidRDefault="00CB6801" w:rsidP="00295030">
            <w:pPr>
              <w:spacing w:after="0" w:line="480" w:lineRule="auto"/>
              <w:ind w:left="51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</w:p>
          <w:p w14:paraId="5D3973CD" w14:textId="77777777" w:rsidR="00CB6801" w:rsidRPr="003147B4" w:rsidRDefault="00CB6801" w:rsidP="00295030">
            <w:pPr>
              <w:spacing w:after="0" w:line="480" w:lineRule="auto"/>
              <w:ind w:left="51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II</w:t>
            </w:r>
          </w:p>
          <w:p w14:paraId="001C5904" w14:textId="77777777" w:rsidR="00CB6801" w:rsidRPr="003147B4" w:rsidRDefault="00CB6801" w:rsidP="00295030">
            <w:pPr>
              <w:spacing w:after="0" w:line="480" w:lineRule="auto"/>
              <w:ind w:left="51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III</w:t>
            </w:r>
          </w:p>
          <w:p w14:paraId="5A8FA440" w14:textId="77777777" w:rsidR="00CB6801" w:rsidRPr="003147B4" w:rsidRDefault="00CB6801" w:rsidP="00295030">
            <w:pPr>
              <w:spacing w:after="0" w:line="480" w:lineRule="auto"/>
              <w:ind w:left="51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IV</w:t>
            </w:r>
          </w:p>
          <w:p w14:paraId="539D1520" w14:textId="77777777" w:rsidR="00CB6801" w:rsidRPr="003147B4" w:rsidRDefault="00CB6801" w:rsidP="00295030">
            <w:pPr>
              <w:spacing w:after="0" w:line="480" w:lineRule="auto"/>
              <w:ind w:left="51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4320" w:type="dxa"/>
            <w:hideMark/>
          </w:tcPr>
          <w:p w14:paraId="4C4047BD" w14:textId="77777777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  <w:p w14:paraId="590CF2B4" w14:textId="2E9895C8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8A22EA" w:rsidRPr="003147B4">
              <w:rPr>
                <w:rFonts w:ascii="Arial" w:hAnsi="Arial" w:cs="Arial"/>
                <w:sz w:val="20"/>
                <w:szCs w:val="20"/>
                <w:lang w:val="en-US"/>
              </w:rPr>
              <w:t>88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 xml:space="preserve"> (38</w:t>
            </w:r>
            <w:r w:rsidR="008A22EA" w:rsidRPr="003147B4">
              <w:rPr>
                <w:rFonts w:ascii="Arial" w:hAnsi="Arial" w:cs="Arial"/>
                <w:sz w:val="20"/>
                <w:szCs w:val="20"/>
                <w:lang w:val="en-US"/>
              </w:rPr>
              <w:t>.1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  <w:p w14:paraId="60C7C372" w14:textId="3863A671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19</w:t>
            </w:r>
            <w:r w:rsidR="008A22EA" w:rsidRPr="003147B4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 xml:space="preserve"> (3</w:t>
            </w:r>
            <w:r w:rsidR="008A22EA" w:rsidRPr="003147B4">
              <w:rPr>
                <w:rFonts w:ascii="Arial" w:hAnsi="Arial" w:cs="Arial"/>
                <w:sz w:val="20"/>
                <w:szCs w:val="20"/>
                <w:lang w:val="en-US"/>
              </w:rPr>
              <w:t>8.7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  <w:p w14:paraId="6AA1E75E" w14:textId="13E90A14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9</w:t>
            </w:r>
            <w:r w:rsidR="008A22EA" w:rsidRPr="003147B4">
              <w:rPr>
                <w:rFonts w:ascii="Arial" w:hAnsi="Arial" w:cs="Arial"/>
                <w:sz w:val="20"/>
                <w:szCs w:val="20"/>
                <w:lang w:val="en-US"/>
              </w:rPr>
              <w:t>8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8A22EA" w:rsidRPr="003147B4">
              <w:rPr>
                <w:rFonts w:ascii="Arial" w:hAnsi="Arial" w:cs="Arial"/>
                <w:sz w:val="20"/>
                <w:szCs w:val="20"/>
                <w:lang w:val="en-US"/>
              </w:rPr>
              <w:t>19.9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  <w:p w14:paraId="6036041F" w14:textId="6E346200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2 (</w:t>
            </w:r>
            <w:r w:rsidR="008A22EA" w:rsidRPr="003147B4">
              <w:rPr>
                <w:rFonts w:ascii="Arial" w:hAnsi="Arial" w:cs="Arial"/>
                <w:sz w:val="20"/>
                <w:szCs w:val="20"/>
                <w:lang w:val="en-US"/>
              </w:rPr>
              <w:t>0.4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  <w:p w14:paraId="13490696" w14:textId="2DEC92C7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8A22EA" w:rsidRPr="003147B4">
              <w:rPr>
                <w:rFonts w:ascii="Arial" w:hAnsi="Arial" w:cs="Arial"/>
                <w:sz w:val="20"/>
                <w:szCs w:val="20"/>
                <w:lang w:val="en-US"/>
              </w:rPr>
              <w:t>4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8A22EA" w:rsidRPr="003147B4">
              <w:rPr>
                <w:rFonts w:ascii="Arial" w:hAnsi="Arial" w:cs="Arial"/>
                <w:sz w:val="20"/>
                <w:szCs w:val="20"/>
                <w:lang w:val="en-US"/>
              </w:rPr>
              <w:t>2.8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</w:tr>
      <w:tr w:rsidR="00CB6801" w:rsidRPr="00295030" w14:paraId="0CF6C106" w14:textId="77777777" w:rsidTr="00742D9F">
        <w:trPr>
          <w:trHeight w:val="1171"/>
        </w:trPr>
        <w:tc>
          <w:tcPr>
            <w:tcW w:w="4320" w:type="dxa"/>
            <w:tcBorders>
              <w:bottom w:val="single" w:sz="4" w:space="0" w:color="auto"/>
            </w:tcBorders>
            <w:hideMark/>
          </w:tcPr>
          <w:p w14:paraId="377F29DC" w14:textId="77777777" w:rsidR="00CB6801" w:rsidRPr="00295030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95030">
              <w:rPr>
                <w:rFonts w:ascii="Arial" w:hAnsi="Arial" w:cs="Arial"/>
                <w:sz w:val="20"/>
                <w:szCs w:val="20"/>
                <w:lang w:val="en-US"/>
              </w:rPr>
              <w:t>Histology, n (%)</w:t>
            </w:r>
          </w:p>
          <w:p w14:paraId="2475BFE7" w14:textId="77777777" w:rsidR="00CB6801" w:rsidRPr="003147B4" w:rsidRDefault="00CB6801" w:rsidP="00295030">
            <w:pPr>
              <w:spacing w:after="0" w:line="480" w:lineRule="auto"/>
              <w:ind w:left="51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Non-squamous</w:t>
            </w:r>
          </w:p>
          <w:p w14:paraId="544FD8BC" w14:textId="77777777" w:rsidR="00CB6801" w:rsidRPr="003147B4" w:rsidRDefault="00CB6801" w:rsidP="00295030">
            <w:pPr>
              <w:spacing w:after="0" w:line="480" w:lineRule="auto"/>
              <w:ind w:left="51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Squamous</w:t>
            </w:r>
          </w:p>
          <w:p w14:paraId="163A79A5" w14:textId="77777777" w:rsidR="00CB6801" w:rsidRPr="003147B4" w:rsidRDefault="00CB6801" w:rsidP="00295030">
            <w:pPr>
              <w:spacing w:after="0" w:line="480" w:lineRule="auto"/>
              <w:ind w:left="51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Adenosquamous</w:t>
            </w:r>
          </w:p>
        </w:tc>
        <w:tc>
          <w:tcPr>
            <w:tcW w:w="4320" w:type="dxa"/>
            <w:tcBorders>
              <w:bottom w:val="single" w:sz="4" w:space="0" w:color="auto"/>
            </w:tcBorders>
            <w:hideMark/>
          </w:tcPr>
          <w:p w14:paraId="5C595E25" w14:textId="77777777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 </w:t>
            </w:r>
          </w:p>
          <w:p w14:paraId="6B7D9BEA" w14:textId="67C7A712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27</w:t>
            </w:r>
            <w:r w:rsidR="008A22EA" w:rsidRPr="003147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 xml:space="preserve"> (54</w:t>
            </w:r>
            <w:r w:rsidR="008A22EA" w:rsidRPr="003147B4">
              <w:rPr>
                <w:rFonts w:ascii="Arial" w:hAnsi="Arial" w:cs="Arial"/>
                <w:sz w:val="20"/>
                <w:szCs w:val="20"/>
                <w:lang w:val="en-US"/>
              </w:rPr>
              <w:t>.8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  <w:p w14:paraId="4CD33E1E" w14:textId="3B2E838C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  <w:r w:rsidR="008A22EA" w:rsidRPr="003147B4">
              <w:rPr>
                <w:rFonts w:ascii="Arial" w:hAnsi="Arial" w:cs="Arial"/>
                <w:sz w:val="20"/>
                <w:szCs w:val="20"/>
                <w:lang w:val="en-US"/>
              </w:rPr>
              <w:t>0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 xml:space="preserve"> (4</w:t>
            </w:r>
            <w:r w:rsidR="008A22EA" w:rsidRPr="003147B4">
              <w:rPr>
                <w:rFonts w:ascii="Arial" w:hAnsi="Arial" w:cs="Arial"/>
                <w:sz w:val="20"/>
                <w:szCs w:val="20"/>
                <w:lang w:val="en-US"/>
              </w:rPr>
              <w:t>2.6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  <w:p w14:paraId="5F02E421" w14:textId="059E954B" w:rsidR="00CB6801" w:rsidRPr="003147B4" w:rsidRDefault="00CB6801" w:rsidP="00295030">
            <w:pPr>
              <w:spacing w:after="0" w:line="48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="008A22EA" w:rsidRPr="003147B4">
              <w:rPr>
                <w:rFonts w:ascii="Arial" w:hAnsi="Arial" w:cs="Arial"/>
                <w:sz w:val="20"/>
                <w:szCs w:val="20"/>
                <w:lang w:val="en-US"/>
              </w:rPr>
              <w:t>3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8A22EA" w:rsidRPr="003147B4">
              <w:rPr>
                <w:rFonts w:ascii="Arial" w:hAnsi="Arial" w:cs="Arial"/>
                <w:sz w:val="20"/>
                <w:szCs w:val="20"/>
                <w:lang w:val="en-US"/>
              </w:rPr>
              <w:t>2.6</w:t>
            </w:r>
            <w:r w:rsidRPr="003147B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</w:tr>
    </w:tbl>
    <w:p w14:paraId="3BB4E36A" w14:textId="77777777" w:rsidR="00295030" w:rsidRPr="00295030" w:rsidRDefault="00295030" w:rsidP="00295030">
      <w:pPr>
        <w:spacing w:after="0" w:line="480" w:lineRule="auto"/>
        <w:rPr>
          <w:rFonts w:ascii="Arial" w:hAnsi="Arial" w:cs="Arial"/>
          <w:sz w:val="24"/>
          <w:szCs w:val="24"/>
          <w:lang w:val="en-US"/>
        </w:rPr>
        <w:sectPr w:rsidR="00295030" w:rsidRPr="00295030" w:rsidSect="00760635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14:paraId="44150354" w14:textId="4C4C280B" w:rsidR="00260A84" w:rsidRPr="00295030" w:rsidRDefault="00434C6E" w:rsidP="00295030">
      <w:pPr>
        <w:spacing w:after="0" w:line="480" w:lineRule="auto"/>
        <w:rPr>
          <w:rFonts w:ascii="Arial" w:eastAsia="Calibri" w:hAnsi="Arial" w:cs="Arial"/>
          <w:bCs/>
          <w:sz w:val="24"/>
          <w:szCs w:val="24"/>
        </w:rPr>
      </w:pPr>
      <w:r w:rsidRPr="00295030">
        <w:rPr>
          <w:rFonts w:ascii="Arial" w:eastAsia="Calibri" w:hAnsi="Arial" w:cs="Arial"/>
          <w:b/>
          <w:bCs/>
          <w:sz w:val="24"/>
          <w:szCs w:val="24"/>
        </w:rPr>
        <w:lastRenderedPageBreak/>
        <w:t>Supplementa</w:t>
      </w:r>
      <w:r w:rsidR="00AE61BC" w:rsidRPr="00295030">
        <w:rPr>
          <w:rFonts w:ascii="Arial" w:eastAsia="Calibri" w:hAnsi="Arial" w:cs="Arial"/>
          <w:b/>
          <w:bCs/>
          <w:sz w:val="24"/>
          <w:szCs w:val="24"/>
        </w:rPr>
        <w:t>ry</w:t>
      </w:r>
      <w:r w:rsidRPr="00295030">
        <w:rPr>
          <w:rFonts w:ascii="Arial" w:eastAsia="Calibri" w:hAnsi="Arial" w:cs="Arial"/>
          <w:b/>
          <w:bCs/>
          <w:sz w:val="24"/>
          <w:szCs w:val="24"/>
        </w:rPr>
        <w:t xml:space="preserve"> Table </w:t>
      </w:r>
      <w:r w:rsidR="001C27E9" w:rsidRPr="00295030">
        <w:rPr>
          <w:rFonts w:ascii="Arial" w:eastAsia="Calibri" w:hAnsi="Arial" w:cs="Arial"/>
          <w:b/>
          <w:bCs/>
          <w:sz w:val="24"/>
          <w:szCs w:val="24"/>
        </w:rPr>
        <w:t>S</w:t>
      </w:r>
      <w:r w:rsidRPr="00295030">
        <w:rPr>
          <w:rFonts w:ascii="Arial" w:eastAsia="Calibri" w:hAnsi="Arial" w:cs="Arial"/>
          <w:b/>
          <w:bCs/>
          <w:sz w:val="24"/>
          <w:szCs w:val="24"/>
        </w:rPr>
        <w:t>4</w:t>
      </w:r>
      <w:r w:rsidR="00AE61BC" w:rsidRPr="00295030">
        <w:rPr>
          <w:rFonts w:ascii="Arial" w:eastAsia="Calibri" w:hAnsi="Arial" w:cs="Arial"/>
          <w:b/>
          <w:bCs/>
          <w:sz w:val="24"/>
          <w:szCs w:val="24"/>
        </w:rPr>
        <w:t>.</w:t>
      </w:r>
      <w:r w:rsidRPr="00295030">
        <w:rPr>
          <w:rFonts w:ascii="Arial" w:eastAsia="Calibri" w:hAnsi="Arial" w:cs="Arial"/>
          <w:bCs/>
          <w:sz w:val="24"/>
          <w:szCs w:val="24"/>
        </w:rPr>
        <w:t xml:space="preserve"> OPA for pairwise assay comparisons across the full assay range</w:t>
      </w:r>
    </w:p>
    <w:tbl>
      <w:tblPr>
        <w:tblStyle w:val="TableGrid1"/>
        <w:tblW w:w="1261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600" w:firstRow="0" w:lastRow="0" w:firstColumn="0" w:lastColumn="0" w:noHBand="1" w:noVBand="1"/>
      </w:tblPr>
      <w:tblGrid>
        <w:gridCol w:w="1985"/>
        <w:gridCol w:w="142"/>
        <w:gridCol w:w="1510"/>
        <w:gridCol w:w="1795"/>
        <w:gridCol w:w="1795"/>
        <w:gridCol w:w="1794"/>
        <w:gridCol w:w="1795"/>
        <w:gridCol w:w="1795"/>
      </w:tblGrid>
      <w:tr w:rsidR="00295030" w:rsidRPr="00295030" w14:paraId="364874BE" w14:textId="00BF3647" w:rsidTr="00AC2830">
        <w:trPr>
          <w:trHeight w:val="533"/>
        </w:trPr>
        <w:tc>
          <w:tcPr>
            <w:tcW w:w="1985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53CD971D" w14:textId="77777777" w:rsidR="00295030" w:rsidRPr="00AC2830" w:rsidRDefault="00295030" w:rsidP="00295030">
            <w:pPr>
              <w:spacing w:after="0" w:line="480" w:lineRule="auto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3447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12B09C8" w14:textId="1C3AA27E" w:rsidR="00295030" w:rsidRPr="00AC2830" w:rsidRDefault="00295030" w:rsidP="00AC2830">
            <w:pPr>
              <w:spacing w:after="0" w:line="480" w:lineRule="auto"/>
              <w:jc w:val="center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Ventana SP263 vs. Dako 28-8</w:t>
            </w:r>
          </w:p>
        </w:tc>
        <w:tc>
          <w:tcPr>
            <w:tcW w:w="358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6EE127F" w14:textId="6F74D91C" w:rsidR="00295030" w:rsidRPr="00AC2830" w:rsidRDefault="00295030" w:rsidP="00AC2830">
            <w:pPr>
              <w:spacing w:after="0" w:line="480" w:lineRule="auto"/>
              <w:jc w:val="center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Dako 22C3 vs. Dako 28-8</w:t>
            </w:r>
          </w:p>
        </w:tc>
        <w:tc>
          <w:tcPr>
            <w:tcW w:w="359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291EE3A" w14:textId="6E7C149C" w:rsidR="00295030" w:rsidRPr="00AC2830" w:rsidRDefault="00295030" w:rsidP="00AC2830">
            <w:pPr>
              <w:spacing w:after="0" w:line="480" w:lineRule="auto"/>
              <w:jc w:val="center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Ventana SP263 vs. Dako 22C3</w:t>
            </w:r>
          </w:p>
        </w:tc>
      </w:tr>
      <w:tr w:rsidR="00384CCE" w:rsidRPr="00295030" w14:paraId="1F10A300" w14:textId="736CF5E5" w:rsidTr="00AC2830">
        <w:trPr>
          <w:trHeight w:val="318"/>
        </w:trPr>
        <w:tc>
          <w:tcPr>
            <w:tcW w:w="2127" w:type="dxa"/>
            <w:gridSpan w:val="2"/>
            <w:tcBorders>
              <w:bottom w:val="single" w:sz="4" w:space="0" w:color="auto"/>
            </w:tcBorders>
            <w:shd w:val="clear" w:color="auto" w:fill="auto"/>
            <w:hideMark/>
          </w:tcPr>
          <w:p w14:paraId="14B3785D" w14:textId="5DB82FC0" w:rsidR="00384CCE" w:rsidRPr="00AC2830" w:rsidRDefault="00384CCE" w:rsidP="00384CCE">
            <w:pPr>
              <w:spacing w:after="0" w:line="480" w:lineRule="auto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Expression cut-off</w:t>
            </w:r>
          </w:p>
        </w:tc>
        <w:tc>
          <w:tcPr>
            <w:tcW w:w="15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41D4B5F" w14:textId="77777777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OPA</w:t>
            </w:r>
          </w:p>
        </w:tc>
        <w:tc>
          <w:tcPr>
            <w:tcW w:w="17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2E14F35" w14:textId="1629FACE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Lower 95% CI</w:t>
            </w:r>
          </w:p>
        </w:tc>
        <w:tc>
          <w:tcPr>
            <w:tcW w:w="17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1FE85BB" w14:textId="77777777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OPA</w:t>
            </w:r>
          </w:p>
        </w:tc>
        <w:tc>
          <w:tcPr>
            <w:tcW w:w="1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C5D36EA" w14:textId="1C4B7D5A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Lower 95% CI</w:t>
            </w:r>
          </w:p>
        </w:tc>
        <w:tc>
          <w:tcPr>
            <w:tcW w:w="1795" w:type="dxa"/>
            <w:tcBorders>
              <w:top w:val="single" w:sz="4" w:space="0" w:color="auto"/>
              <w:bottom w:val="single" w:sz="4" w:space="0" w:color="auto"/>
            </w:tcBorders>
          </w:tcPr>
          <w:p w14:paraId="7C6E348E" w14:textId="5D4BEDB8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OPA</w:t>
            </w:r>
          </w:p>
        </w:tc>
        <w:tc>
          <w:tcPr>
            <w:tcW w:w="1795" w:type="dxa"/>
            <w:tcBorders>
              <w:top w:val="single" w:sz="4" w:space="0" w:color="auto"/>
              <w:bottom w:val="single" w:sz="4" w:space="0" w:color="auto"/>
            </w:tcBorders>
          </w:tcPr>
          <w:p w14:paraId="36223ACB" w14:textId="44EB9BC9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/>
                <w:bCs/>
                <w:sz w:val="20"/>
                <w:szCs w:val="20"/>
              </w:rPr>
              <w:t>Lower 95% CI</w:t>
            </w:r>
          </w:p>
        </w:tc>
      </w:tr>
      <w:tr w:rsidR="00384CCE" w:rsidRPr="00295030" w14:paraId="7BFE3469" w14:textId="5A36471A" w:rsidTr="00AC2830">
        <w:trPr>
          <w:trHeight w:val="454"/>
        </w:trPr>
        <w:tc>
          <w:tcPr>
            <w:tcW w:w="1985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5C49F15E" w14:textId="77777777" w:rsidR="00384CCE" w:rsidRPr="00384CCE" w:rsidRDefault="00384CCE" w:rsidP="00384CCE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384CCE">
              <w:rPr>
                <w:rFonts w:ascii="Arial" w:eastAsia="Calibri" w:hAnsi="Arial" w:cs="Arial"/>
                <w:bCs/>
                <w:sz w:val="20"/>
                <w:szCs w:val="20"/>
              </w:rPr>
              <w:t>≥1%</w:t>
            </w:r>
          </w:p>
        </w:tc>
        <w:tc>
          <w:tcPr>
            <w:tcW w:w="1652" w:type="dxa"/>
            <w:gridSpan w:val="2"/>
            <w:tcBorders>
              <w:top w:val="single" w:sz="4" w:space="0" w:color="auto"/>
            </w:tcBorders>
            <w:shd w:val="clear" w:color="auto" w:fill="auto"/>
            <w:hideMark/>
          </w:tcPr>
          <w:p w14:paraId="1BBD9019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1.7%</w:t>
            </w:r>
          </w:p>
        </w:tc>
        <w:tc>
          <w:tcPr>
            <w:tcW w:w="1795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524DC69A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89.3%</w:t>
            </w:r>
          </w:p>
        </w:tc>
        <w:tc>
          <w:tcPr>
            <w:tcW w:w="1795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73A7AB57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3.7%</w:t>
            </w:r>
          </w:p>
        </w:tc>
        <w:tc>
          <w:tcPr>
            <w:tcW w:w="1794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02651C60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1.6%</w:t>
            </w:r>
          </w:p>
        </w:tc>
        <w:tc>
          <w:tcPr>
            <w:tcW w:w="1795" w:type="dxa"/>
            <w:tcBorders>
              <w:top w:val="single" w:sz="4" w:space="0" w:color="auto"/>
            </w:tcBorders>
          </w:tcPr>
          <w:p w14:paraId="7EB8312B" w14:textId="1DC45619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1.1%</w:t>
            </w:r>
          </w:p>
        </w:tc>
        <w:tc>
          <w:tcPr>
            <w:tcW w:w="1795" w:type="dxa"/>
            <w:tcBorders>
              <w:top w:val="single" w:sz="4" w:space="0" w:color="auto"/>
            </w:tcBorders>
          </w:tcPr>
          <w:p w14:paraId="6F52839D" w14:textId="1027BC06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88.7%</w:t>
            </w:r>
          </w:p>
        </w:tc>
      </w:tr>
      <w:tr w:rsidR="00384CCE" w:rsidRPr="00295030" w14:paraId="3B43624C" w14:textId="4B900FB3" w:rsidTr="00AC2830">
        <w:trPr>
          <w:trHeight w:val="454"/>
        </w:trPr>
        <w:tc>
          <w:tcPr>
            <w:tcW w:w="1985" w:type="dxa"/>
            <w:shd w:val="clear" w:color="auto" w:fill="auto"/>
            <w:hideMark/>
          </w:tcPr>
          <w:p w14:paraId="622DA06C" w14:textId="77777777" w:rsidR="00384CCE" w:rsidRPr="00384CCE" w:rsidRDefault="00384CCE" w:rsidP="00384CCE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384CCE">
              <w:rPr>
                <w:rFonts w:ascii="Arial" w:eastAsia="Calibri" w:hAnsi="Arial" w:cs="Arial"/>
                <w:bCs/>
                <w:sz w:val="20"/>
                <w:szCs w:val="20"/>
              </w:rPr>
              <w:t>≥5%</w:t>
            </w:r>
          </w:p>
        </w:tc>
        <w:tc>
          <w:tcPr>
            <w:tcW w:w="1652" w:type="dxa"/>
            <w:gridSpan w:val="2"/>
            <w:shd w:val="clear" w:color="auto" w:fill="auto"/>
            <w:hideMark/>
          </w:tcPr>
          <w:p w14:paraId="0B703EF5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4.1%</w:t>
            </w:r>
          </w:p>
        </w:tc>
        <w:tc>
          <w:tcPr>
            <w:tcW w:w="1795" w:type="dxa"/>
            <w:shd w:val="clear" w:color="auto" w:fill="auto"/>
            <w:hideMark/>
          </w:tcPr>
          <w:p w14:paraId="6C2BE9CF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2.1%</w:t>
            </w:r>
          </w:p>
        </w:tc>
        <w:tc>
          <w:tcPr>
            <w:tcW w:w="1795" w:type="dxa"/>
            <w:shd w:val="clear" w:color="auto" w:fill="auto"/>
            <w:hideMark/>
          </w:tcPr>
          <w:p w14:paraId="1AC503E8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5.3%</w:t>
            </w:r>
          </w:p>
        </w:tc>
        <w:tc>
          <w:tcPr>
            <w:tcW w:w="1794" w:type="dxa"/>
            <w:shd w:val="clear" w:color="auto" w:fill="auto"/>
            <w:hideMark/>
          </w:tcPr>
          <w:p w14:paraId="13338A0A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3.5%</w:t>
            </w:r>
          </w:p>
        </w:tc>
        <w:tc>
          <w:tcPr>
            <w:tcW w:w="1795" w:type="dxa"/>
          </w:tcPr>
          <w:p w14:paraId="1E9FA058" w14:textId="5F64FBD5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2.7%</w:t>
            </w:r>
          </w:p>
        </w:tc>
        <w:tc>
          <w:tcPr>
            <w:tcW w:w="1795" w:type="dxa"/>
          </w:tcPr>
          <w:p w14:paraId="70B734FE" w14:textId="401E096C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0.5%</w:t>
            </w:r>
          </w:p>
        </w:tc>
      </w:tr>
      <w:tr w:rsidR="00384CCE" w:rsidRPr="00295030" w14:paraId="1A59BB3C" w14:textId="3F78F4DA" w:rsidTr="00AC2830">
        <w:trPr>
          <w:trHeight w:val="454"/>
        </w:trPr>
        <w:tc>
          <w:tcPr>
            <w:tcW w:w="1985" w:type="dxa"/>
            <w:shd w:val="clear" w:color="auto" w:fill="auto"/>
            <w:hideMark/>
          </w:tcPr>
          <w:p w14:paraId="231ECE16" w14:textId="77777777" w:rsidR="00384CCE" w:rsidRPr="00384CCE" w:rsidRDefault="00384CCE" w:rsidP="00384CCE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384CCE">
              <w:rPr>
                <w:rFonts w:ascii="Arial" w:eastAsia="Calibri" w:hAnsi="Arial" w:cs="Arial"/>
                <w:bCs/>
                <w:sz w:val="20"/>
                <w:szCs w:val="20"/>
              </w:rPr>
              <w:t>≥10%</w:t>
            </w:r>
          </w:p>
        </w:tc>
        <w:tc>
          <w:tcPr>
            <w:tcW w:w="1652" w:type="dxa"/>
            <w:gridSpan w:val="2"/>
            <w:shd w:val="clear" w:color="auto" w:fill="auto"/>
            <w:hideMark/>
          </w:tcPr>
          <w:p w14:paraId="6FD4D89D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2.9%</w:t>
            </w:r>
          </w:p>
        </w:tc>
        <w:tc>
          <w:tcPr>
            <w:tcW w:w="1795" w:type="dxa"/>
            <w:shd w:val="clear" w:color="auto" w:fill="auto"/>
            <w:hideMark/>
          </w:tcPr>
          <w:p w14:paraId="5386E8D5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0.7%</w:t>
            </w:r>
          </w:p>
        </w:tc>
        <w:tc>
          <w:tcPr>
            <w:tcW w:w="1795" w:type="dxa"/>
            <w:shd w:val="clear" w:color="auto" w:fill="auto"/>
            <w:hideMark/>
          </w:tcPr>
          <w:p w14:paraId="505D3350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4.9%</w:t>
            </w:r>
          </w:p>
        </w:tc>
        <w:tc>
          <w:tcPr>
            <w:tcW w:w="1794" w:type="dxa"/>
            <w:shd w:val="clear" w:color="auto" w:fill="auto"/>
            <w:hideMark/>
          </w:tcPr>
          <w:p w14:paraId="22866EEA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3.0%</w:t>
            </w:r>
          </w:p>
        </w:tc>
        <w:tc>
          <w:tcPr>
            <w:tcW w:w="1795" w:type="dxa"/>
          </w:tcPr>
          <w:p w14:paraId="5075F182" w14:textId="5B5C556A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2.7%</w:t>
            </w:r>
          </w:p>
        </w:tc>
        <w:tc>
          <w:tcPr>
            <w:tcW w:w="1795" w:type="dxa"/>
          </w:tcPr>
          <w:p w14:paraId="1E561D59" w14:textId="0045B3E8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0.5%</w:t>
            </w:r>
          </w:p>
        </w:tc>
      </w:tr>
      <w:tr w:rsidR="00384CCE" w:rsidRPr="00295030" w14:paraId="4AF4E94B" w14:textId="68B0A41D" w:rsidTr="00AC2830">
        <w:trPr>
          <w:trHeight w:val="454"/>
        </w:trPr>
        <w:tc>
          <w:tcPr>
            <w:tcW w:w="1985" w:type="dxa"/>
            <w:shd w:val="clear" w:color="auto" w:fill="auto"/>
            <w:hideMark/>
          </w:tcPr>
          <w:p w14:paraId="7F70B76C" w14:textId="77777777" w:rsidR="00384CCE" w:rsidRPr="00384CCE" w:rsidRDefault="00384CCE" w:rsidP="00384CCE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384CCE">
              <w:rPr>
                <w:rFonts w:ascii="Arial" w:eastAsia="Calibri" w:hAnsi="Arial" w:cs="Arial"/>
                <w:bCs/>
                <w:sz w:val="20"/>
                <w:szCs w:val="20"/>
              </w:rPr>
              <w:t>≥20%</w:t>
            </w:r>
          </w:p>
        </w:tc>
        <w:tc>
          <w:tcPr>
            <w:tcW w:w="1652" w:type="dxa"/>
            <w:gridSpan w:val="2"/>
            <w:shd w:val="clear" w:color="auto" w:fill="auto"/>
            <w:hideMark/>
          </w:tcPr>
          <w:p w14:paraId="2239A724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4.5%</w:t>
            </w:r>
          </w:p>
        </w:tc>
        <w:tc>
          <w:tcPr>
            <w:tcW w:w="1795" w:type="dxa"/>
            <w:shd w:val="clear" w:color="auto" w:fill="auto"/>
            <w:hideMark/>
          </w:tcPr>
          <w:p w14:paraId="18CDE221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2.5%</w:t>
            </w:r>
          </w:p>
        </w:tc>
        <w:tc>
          <w:tcPr>
            <w:tcW w:w="1795" w:type="dxa"/>
            <w:shd w:val="clear" w:color="auto" w:fill="auto"/>
            <w:hideMark/>
          </w:tcPr>
          <w:p w14:paraId="2AA2D01B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7.4%</w:t>
            </w:r>
          </w:p>
        </w:tc>
        <w:tc>
          <w:tcPr>
            <w:tcW w:w="1794" w:type="dxa"/>
            <w:shd w:val="clear" w:color="auto" w:fill="auto"/>
            <w:hideMark/>
          </w:tcPr>
          <w:p w14:paraId="4316562E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5.8%</w:t>
            </w:r>
          </w:p>
        </w:tc>
        <w:tc>
          <w:tcPr>
            <w:tcW w:w="1795" w:type="dxa"/>
          </w:tcPr>
          <w:p w14:paraId="1FB0D23B" w14:textId="0D136A15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3.1%</w:t>
            </w:r>
          </w:p>
        </w:tc>
        <w:tc>
          <w:tcPr>
            <w:tcW w:w="1795" w:type="dxa"/>
          </w:tcPr>
          <w:p w14:paraId="5B94E2FF" w14:textId="3CD94DD8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0.9%</w:t>
            </w:r>
          </w:p>
        </w:tc>
      </w:tr>
      <w:tr w:rsidR="00384CCE" w:rsidRPr="00295030" w14:paraId="31F6DF0F" w14:textId="79D53124" w:rsidTr="00AC2830">
        <w:trPr>
          <w:trHeight w:val="454"/>
        </w:trPr>
        <w:tc>
          <w:tcPr>
            <w:tcW w:w="1985" w:type="dxa"/>
            <w:shd w:val="clear" w:color="auto" w:fill="auto"/>
            <w:hideMark/>
          </w:tcPr>
          <w:p w14:paraId="30A6C022" w14:textId="77777777" w:rsidR="00384CCE" w:rsidRPr="00384CCE" w:rsidRDefault="00384CCE" w:rsidP="00384CCE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384CCE">
              <w:rPr>
                <w:rFonts w:ascii="Arial" w:eastAsia="Calibri" w:hAnsi="Arial" w:cs="Arial"/>
                <w:bCs/>
                <w:sz w:val="20"/>
                <w:szCs w:val="20"/>
              </w:rPr>
              <w:t>≥25%</w:t>
            </w:r>
          </w:p>
        </w:tc>
        <w:tc>
          <w:tcPr>
            <w:tcW w:w="1652" w:type="dxa"/>
            <w:gridSpan w:val="2"/>
            <w:shd w:val="clear" w:color="auto" w:fill="auto"/>
            <w:hideMark/>
          </w:tcPr>
          <w:p w14:paraId="0825A2AF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4.9%</w:t>
            </w:r>
          </w:p>
        </w:tc>
        <w:tc>
          <w:tcPr>
            <w:tcW w:w="1795" w:type="dxa"/>
            <w:shd w:val="clear" w:color="auto" w:fill="auto"/>
            <w:hideMark/>
          </w:tcPr>
          <w:p w14:paraId="26DECE3F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3.0%</w:t>
            </w:r>
          </w:p>
        </w:tc>
        <w:tc>
          <w:tcPr>
            <w:tcW w:w="1795" w:type="dxa"/>
            <w:shd w:val="clear" w:color="auto" w:fill="auto"/>
            <w:hideMark/>
          </w:tcPr>
          <w:p w14:paraId="0C5E5A53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6.6%</w:t>
            </w:r>
          </w:p>
        </w:tc>
        <w:tc>
          <w:tcPr>
            <w:tcW w:w="1794" w:type="dxa"/>
            <w:shd w:val="clear" w:color="auto" w:fill="auto"/>
            <w:hideMark/>
          </w:tcPr>
          <w:p w14:paraId="1ABBCEBD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4.9%</w:t>
            </w:r>
          </w:p>
        </w:tc>
        <w:tc>
          <w:tcPr>
            <w:tcW w:w="1795" w:type="dxa"/>
          </w:tcPr>
          <w:p w14:paraId="5B4C496D" w14:textId="778C31BF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4.3%</w:t>
            </w:r>
          </w:p>
        </w:tc>
        <w:tc>
          <w:tcPr>
            <w:tcW w:w="1795" w:type="dxa"/>
          </w:tcPr>
          <w:p w14:paraId="02CB307C" w14:textId="585D5895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2.3%</w:t>
            </w:r>
          </w:p>
        </w:tc>
      </w:tr>
      <w:tr w:rsidR="00384CCE" w:rsidRPr="00295030" w14:paraId="1F5AC08E" w14:textId="480FC902" w:rsidTr="00AC2830">
        <w:trPr>
          <w:trHeight w:val="454"/>
        </w:trPr>
        <w:tc>
          <w:tcPr>
            <w:tcW w:w="1985" w:type="dxa"/>
            <w:shd w:val="clear" w:color="auto" w:fill="auto"/>
            <w:hideMark/>
          </w:tcPr>
          <w:p w14:paraId="66D81757" w14:textId="77777777" w:rsidR="00384CCE" w:rsidRPr="00384CCE" w:rsidRDefault="00384CCE" w:rsidP="00384CCE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384CCE">
              <w:rPr>
                <w:rFonts w:ascii="Arial" w:eastAsia="Calibri" w:hAnsi="Arial" w:cs="Arial"/>
                <w:bCs/>
                <w:sz w:val="20"/>
                <w:szCs w:val="20"/>
              </w:rPr>
              <w:t>≥30%</w:t>
            </w:r>
          </w:p>
        </w:tc>
        <w:tc>
          <w:tcPr>
            <w:tcW w:w="1652" w:type="dxa"/>
            <w:gridSpan w:val="2"/>
            <w:shd w:val="clear" w:color="auto" w:fill="auto"/>
            <w:hideMark/>
          </w:tcPr>
          <w:p w14:paraId="0B045D18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6.3%</w:t>
            </w:r>
          </w:p>
        </w:tc>
        <w:tc>
          <w:tcPr>
            <w:tcW w:w="1795" w:type="dxa"/>
            <w:shd w:val="clear" w:color="auto" w:fill="auto"/>
            <w:hideMark/>
          </w:tcPr>
          <w:p w14:paraId="41741831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4.6%</w:t>
            </w:r>
          </w:p>
        </w:tc>
        <w:tc>
          <w:tcPr>
            <w:tcW w:w="1795" w:type="dxa"/>
            <w:shd w:val="clear" w:color="auto" w:fill="auto"/>
            <w:hideMark/>
          </w:tcPr>
          <w:p w14:paraId="22233DB1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7.2%</w:t>
            </w:r>
          </w:p>
        </w:tc>
        <w:tc>
          <w:tcPr>
            <w:tcW w:w="1794" w:type="dxa"/>
            <w:shd w:val="clear" w:color="auto" w:fill="auto"/>
            <w:hideMark/>
          </w:tcPr>
          <w:p w14:paraId="3D026147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5.6%</w:t>
            </w:r>
          </w:p>
        </w:tc>
        <w:tc>
          <w:tcPr>
            <w:tcW w:w="1795" w:type="dxa"/>
          </w:tcPr>
          <w:p w14:paraId="5F11EF14" w14:textId="101C3110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5.5%</w:t>
            </w:r>
          </w:p>
        </w:tc>
        <w:tc>
          <w:tcPr>
            <w:tcW w:w="1795" w:type="dxa"/>
          </w:tcPr>
          <w:p w14:paraId="209F21E8" w14:textId="2492D9A1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3.7%</w:t>
            </w:r>
          </w:p>
        </w:tc>
      </w:tr>
      <w:tr w:rsidR="00384CCE" w:rsidRPr="00295030" w14:paraId="388FBE69" w14:textId="13E47309" w:rsidTr="00AC2830">
        <w:trPr>
          <w:trHeight w:val="454"/>
        </w:trPr>
        <w:tc>
          <w:tcPr>
            <w:tcW w:w="1985" w:type="dxa"/>
            <w:shd w:val="clear" w:color="auto" w:fill="auto"/>
            <w:hideMark/>
          </w:tcPr>
          <w:p w14:paraId="7799C04E" w14:textId="77777777" w:rsidR="00384CCE" w:rsidRPr="00384CCE" w:rsidRDefault="00384CCE" w:rsidP="00384CCE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384CCE">
              <w:rPr>
                <w:rFonts w:ascii="Arial" w:eastAsia="Calibri" w:hAnsi="Arial" w:cs="Arial"/>
                <w:bCs/>
                <w:sz w:val="20"/>
                <w:szCs w:val="20"/>
              </w:rPr>
              <w:t>≥40%</w:t>
            </w:r>
          </w:p>
        </w:tc>
        <w:tc>
          <w:tcPr>
            <w:tcW w:w="1652" w:type="dxa"/>
            <w:gridSpan w:val="2"/>
            <w:shd w:val="clear" w:color="auto" w:fill="auto"/>
            <w:hideMark/>
          </w:tcPr>
          <w:p w14:paraId="60735D6E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6.8%</w:t>
            </w:r>
          </w:p>
        </w:tc>
        <w:tc>
          <w:tcPr>
            <w:tcW w:w="1795" w:type="dxa"/>
            <w:shd w:val="clear" w:color="auto" w:fill="auto"/>
            <w:hideMark/>
          </w:tcPr>
          <w:p w14:paraId="44D430C8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5.1%</w:t>
            </w:r>
          </w:p>
        </w:tc>
        <w:tc>
          <w:tcPr>
            <w:tcW w:w="1795" w:type="dxa"/>
            <w:shd w:val="clear" w:color="auto" w:fill="auto"/>
            <w:hideMark/>
          </w:tcPr>
          <w:p w14:paraId="7CE42E44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7.0%</w:t>
            </w:r>
          </w:p>
        </w:tc>
        <w:tc>
          <w:tcPr>
            <w:tcW w:w="1794" w:type="dxa"/>
            <w:shd w:val="clear" w:color="auto" w:fill="auto"/>
            <w:hideMark/>
          </w:tcPr>
          <w:p w14:paraId="58CFD79E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5.4%</w:t>
            </w:r>
          </w:p>
        </w:tc>
        <w:tc>
          <w:tcPr>
            <w:tcW w:w="1795" w:type="dxa"/>
          </w:tcPr>
          <w:p w14:paraId="5533B077" w14:textId="30B3AC69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4.1%</w:t>
            </w:r>
          </w:p>
        </w:tc>
        <w:tc>
          <w:tcPr>
            <w:tcW w:w="1795" w:type="dxa"/>
          </w:tcPr>
          <w:p w14:paraId="3E1DEB20" w14:textId="77EA1773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2.1%</w:t>
            </w:r>
          </w:p>
        </w:tc>
      </w:tr>
      <w:tr w:rsidR="00384CCE" w:rsidRPr="00295030" w14:paraId="12F0E30D" w14:textId="1CD1EFB6" w:rsidTr="00AC2830">
        <w:trPr>
          <w:trHeight w:val="454"/>
        </w:trPr>
        <w:tc>
          <w:tcPr>
            <w:tcW w:w="1985" w:type="dxa"/>
            <w:shd w:val="clear" w:color="auto" w:fill="auto"/>
            <w:hideMark/>
          </w:tcPr>
          <w:p w14:paraId="7D889F34" w14:textId="77777777" w:rsidR="00384CCE" w:rsidRPr="00384CCE" w:rsidRDefault="00384CCE" w:rsidP="00384CCE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384CCE">
              <w:rPr>
                <w:rFonts w:ascii="Arial" w:eastAsia="Calibri" w:hAnsi="Arial" w:cs="Arial"/>
                <w:bCs/>
                <w:sz w:val="20"/>
                <w:szCs w:val="20"/>
              </w:rPr>
              <w:t>≥50%</w:t>
            </w:r>
          </w:p>
        </w:tc>
        <w:tc>
          <w:tcPr>
            <w:tcW w:w="1652" w:type="dxa"/>
            <w:gridSpan w:val="2"/>
            <w:shd w:val="clear" w:color="auto" w:fill="auto"/>
            <w:hideMark/>
          </w:tcPr>
          <w:p w14:paraId="7D507EA7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5.9%</w:t>
            </w:r>
          </w:p>
        </w:tc>
        <w:tc>
          <w:tcPr>
            <w:tcW w:w="1795" w:type="dxa"/>
            <w:shd w:val="clear" w:color="auto" w:fill="auto"/>
            <w:hideMark/>
          </w:tcPr>
          <w:p w14:paraId="1417DB1C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4.2%</w:t>
            </w:r>
          </w:p>
        </w:tc>
        <w:tc>
          <w:tcPr>
            <w:tcW w:w="1795" w:type="dxa"/>
            <w:shd w:val="clear" w:color="auto" w:fill="auto"/>
            <w:hideMark/>
          </w:tcPr>
          <w:p w14:paraId="03696460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7.2%</w:t>
            </w:r>
          </w:p>
        </w:tc>
        <w:tc>
          <w:tcPr>
            <w:tcW w:w="1794" w:type="dxa"/>
            <w:shd w:val="clear" w:color="auto" w:fill="auto"/>
            <w:hideMark/>
          </w:tcPr>
          <w:p w14:paraId="7D3C7211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5.6%</w:t>
            </w:r>
          </w:p>
        </w:tc>
        <w:tc>
          <w:tcPr>
            <w:tcW w:w="1795" w:type="dxa"/>
          </w:tcPr>
          <w:p w14:paraId="4835195C" w14:textId="6A9298C7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3.5%</w:t>
            </w:r>
          </w:p>
        </w:tc>
        <w:tc>
          <w:tcPr>
            <w:tcW w:w="1795" w:type="dxa"/>
          </w:tcPr>
          <w:p w14:paraId="3CE5DEBA" w14:textId="14FBE9D4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1.4%</w:t>
            </w:r>
          </w:p>
        </w:tc>
      </w:tr>
      <w:tr w:rsidR="00384CCE" w:rsidRPr="00295030" w14:paraId="39E72568" w14:textId="599E5598" w:rsidTr="00AC2830">
        <w:trPr>
          <w:trHeight w:val="454"/>
        </w:trPr>
        <w:tc>
          <w:tcPr>
            <w:tcW w:w="1985" w:type="dxa"/>
            <w:shd w:val="clear" w:color="auto" w:fill="auto"/>
            <w:hideMark/>
          </w:tcPr>
          <w:p w14:paraId="3E431A5A" w14:textId="77777777" w:rsidR="00384CCE" w:rsidRPr="00384CCE" w:rsidRDefault="00384CCE" w:rsidP="00384CCE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384CCE">
              <w:rPr>
                <w:rFonts w:ascii="Arial" w:eastAsia="Calibri" w:hAnsi="Arial" w:cs="Arial"/>
                <w:bCs/>
                <w:sz w:val="20"/>
                <w:szCs w:val="20"/>
              </w:rPr>
              <w:t>≥60%</w:t>
            </w:r>
          </w:p>
        </w:tc>
        <w:tc>
          <w:tcPr>
            <w:tcW w:w="1652" w:type="dxa"/>
            <w:gridSpan w:val="2"/>
            <w:shd w:val="clear" w:color="auto" w:fill="auto"/>
            <w:hideMark/>
          </w:tcPr>
          <w:p w14:paraId="2F56C41D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5.7%</w:t>
            </w:r>
          </w:p>
        </w:tc>
        <w:tc>
          <w:tcPr>
            <w:tcW w:w="1795" w:type="dxa"/>
            <w:shd w:val="clear" w:color="auto" w:fill="auto"/>
            <w:hideMark/>
          </w:tcPr>
          <w:p w14:paraId="2EAE6913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3.9%</w:t>
            </w:r>
          </w:p>
        </w:tc>
        <w:tc>
          <w:tcPr>
            <w:tcW w:w="1795" w:type="dxa"/>
            <w:shd w:val="clear" w:color="auto" w:fill="auto"/>
            <w:hideMark/>
          </w:tcPr>
          <w:p w14:paraId="576B82D9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6.1%</w:t>
            </w:r>
          </w:p>
        </w:tc>
        <w:tc>
          <w:tcPr>
            <w:tcW w:w="1794" w:type="dxa"/>
            <w:shd w:val="clear" w:color="auto" w:fill="auto"/>
            <w:hideMark/>
          </w:tcPr>
          <w:p w14:paraId="5287AC3B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4.4%</w:t>
            </w:r>
          </w:p>
        </w:tc>
        <w:tc>
          <w:tcPr>
            <w:tcW w:w="1795" w:type="dxa"/>
          </w:tcPr>
          <w:p w14:paraId="61106348" w14:textId="1F463432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3.5%</w:t>
            </w:r>
          </w:p>
        </w:tc>
        <w:tc>
          <w:tcPr>
            <w:tcW w:w="1795" w:type="dxa"/>
          </w:tcPr>
          <w:p w14:paraId="2A4681C2" w14:textId="634D3542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1.4%</w:t>
            </w:r>
          </w:p>
        </w:tc>
      </w:tr>
      <w:tr w:rsidR="00384CCE" w:rsidRPr="00295030" w14:paraId="1FDD0CC1" w14:textId="6DECCBA3" w:rsidTr="00AC2830">
        <w:trPr>
          <w:trHeight w:val="454"/>
        </w:trPr>
        <w:tc>
          <w:tcPr>
            <w:tcW w:w="1985" w:type="dxa"/>
            <w:shd w:val="clear" w:color="auto" w:fill="auto"/>
            <w:hideMark/>
          </w:tcPr>
          <w:p w14:paraId="7392D5AE" w14:textId="77777777" w:rsidR="00384CCE" w:rsidRPr="00384CCE" w:rsidRDefault="00384CCE" w:rsidP="00384CCE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384CCE">
              <w:rPr>
                <w:rFonts w:ascii="Arial" w:eastAsia="Calibri" w:hAnsi="Arial" w:cs="Arial"/>
                <w:bCs/>
                <w:sz w:val="20"/>
                <w:szCs w:val="20"/>
              </w:rPr>
              <w:t>≥70%</w:t>
            </w:r>
          </w:p>
        </w:tc>
        <w:tc>
          <w:tcPr>
            <w:tcW w:w="1652" w:type="dxa"/>
            <w:gridSpan w:val="2"/>
            <w:shd w:val="clear" w:color="auto" w:fill="auto"/>
            <w:hideMark/>
          </w:tcPr>
          <w:p w14:paraId="631C5850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5.5%</w:t>
            </w:r>
          </w:p>
        </w:tc>
        <w:tc>
          <w:tcPr>
            <w:tcW w:w="1795" w:type="dxa"/>
            <w:shd w:val="clear" w:color="auto" w:fill="auto"/>
            <w:hideMark/>
          </w:tcPr>
          <w:p w14:paraId="5174E8AD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3.7%</w:t>
            </w:r>
          </w:p>
        </w:tc>
        <w:tc>
          <w:tcPr>
            <w:tcW w:w="1795" w:type="dxa"/>
            <w:shd w:val="clear" w:color="auto" w:fill="auto"/>
            <w:hideMark/>
          </w:tcPr>
          <w:p w14:paraId="7A0A83DC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5.7%</w:t>
            </w:r>
          </w:p>
        </w:tc>
        <w:tc>
          <w:tcPr>
            <w:tcW w:w="1794" w:type="dxa"/>
            <w:shd w:val="clear" w:color="auto" w:fill="auto"/>
            <w:hideMark/>
          </w:tcPr>
          <w:p w14:paraId="0071913A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3.9%</w:t>
            </w:r>
          </w:p>
        </w:tc>
        <w:tc>
          <w:tcPr>
            <w:tcW w:w="1795" w:type="dxa"/>
          </w:tcPr>
          <w:p w14:paraId="29988A69" w14:textId="24010FAD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4.5%</w:t>
            </w:r>
          </w:p>
        </w:tc>
        <w:tc>
          <w:tcPr>
            <w:tcW w:w="1795" w:type="dxa"/>
          </w:tcPr>
          <w:p w14:paraId="304D1617" w14:textId="57C32C80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2.5%</w:t>
            </w:r>
          </w:p>
        </w:tc>
      </w:tr>
      <w:tr w:rsidR="00384CCE" w:rsidRPr="00295030" w14:paraId="2EE3D639" w14:textId="18553D29" w:rsidTr="00AC2830">
        <w:trPr>
          <w:trHeight w:val="454"/>
        </w:trPr>
        <w:tc>
          <w:tcPr>
            <w:tcW w:w="1985" w:type="dxa"/>
            <w:shd w:val="clear" w:color="auto" w:fill="auto"/>
            <w:hideMark/>
          </w:tcPr>
          <w:p w14:paraId="7E3F01CE" w14:textId="77777777" w:rsidR="00384CCE" w:rsidRPr="00384CCE" w:rsidRDefault="00384CCE" w:rsidP="00384CCE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384CCE">
              <w:rPr>
                <w:rFonts w:ascii="Arial" w:eastAsia="Calibri" w:hAnsi="Arial" w:cs="Arial"/>
                <w:bCs/>
                <w:sz w:val="20"/>
                <w:szCs w:val="20"/>
              </w:rPr>
              <w:t>≥80%</w:t>
            </w:r>
          </w:p>
        </w:tc>
        <w:tc>
          <w:tcPr>
            <w:tcW w:w="1652" w:type="dxa"/>
            <w:gridSpan w:val="2"/>
            <w:shd w:val="clear" w:color="auto" w:fill="auto"/>
            <w:hideMark/>
          </w:tcPr>
          <w:p w14:paraId="5235424B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5.1%</w:t>
            </w:r>
          </w:p>
        </w:tc>
        <w:tc>
          <w:tcPr>
            <w:tcW w:w="1795" w:type="dxa"/>
            <w:shd w:val="clear" w:color="auto" w:fill="auto"/>
            <w:hideMark/>
          </w:tcPr>
          <w:p w14:paraId="603D229E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3.2%</w:t>
            </w:r>
          </w:p>
        </w:tc>
        <w:tc>
          <w:tcPr>
            <w:tcW w:w="1795" w:type="dxa"/>
            <w:shd w:val="clear" w:color="auto" w:fill="auto"/>
            <w:hideMark/>
          </w:tcPr>
          <w:p w14:paraId="0D9B107B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6.3%</w:t>
            </w:r>
          </w:p>
        </w:tc>
        <w:tc>
          <w:tcPr>
            <w:tcW w:w="1794" w:type="dxa"/>
            <w:shd w:val="clear" w:color="auto" w:fill="auto"/>
            <w:hideMark/>
          </w:tcPr>
          <w:p w14:paraId="10D3F828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4.6%</w:t>
            </w:r>
          </w:p>
        </w:tc>
        <w:tc>
          <w:tcPr>
            <w:tcW w:w="1795" w:type="dxa"/>
          </w:tcPr>
          <w:p w14:paraId="4C0B7FD6" w14:textId="758EFD5E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4.7%</w:t>
            </w:r>
          </w:p>
        </w:tc>
        <w:tc>
          <w:tcPr>
            <w:tcW w:w="1795" w:type="dxa"/>
          </w:tcPr>
          <w:p w14:paraId="19180857" w14:textId="099AFB4F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2.8%</w:t>
            </w:r>
          </w:p>
        </w:tc>
      </w:tr>
      <w:tr w:rsidR="00384CCE" w:rsidRPr="00295030" w14:paraId="1996D0BB" w14:textId="4A04BF28" w:rsidTr="00AC2830">
        <w:trPr>
          <w:trHeight w:val="454"/>
        </w:trPr>
        <w:tc>
          <w:tcPr>
            <w:tcW w:w="1985" w:type="dxa"/>
            <w:shd w:val="clear" w:color="auto" w:fill="auto"/>
            <w:hideMark/>
          </w:tcPr>
          <w:p w14:paraId="759E0B51" w14:textId="77777777" w:rsidR="00384CCE" w:rsidRPr="00384CCE" w:rsidRDefault="00384CCE" w:rsidP="00384CCE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384CCE">
              <w:rPr>
                <w:rFonts w:ascii="Arial" w:eastAsia="Calibri" w:hAnsi="Arial" w:cs="Arial"/>
                <w:bCs/>
                <w:sz w:val="20"/>
                <w:szCs w:val="20"/>
              </w:rPr>
              <w:t>≥90%</w:t>
            </w:r>
          </w:p>
        </w:tc>
        <w:tc>
          <w:tcPr>
            <w:tcW w:w="1652" w:type="dxa"/>
            <w:gridSpan w:val="2"/>
            <w:shd w:val="clear" w:color="auto" w:fill="auto"/>
            <w:hideMark/>
          </w:tcPr>
          <w:p w14:paraId="4B250E9F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4.9%</w:t>
            </w:r>
          </w:p>
        </w:tc>
        <w:tc>
          <w:tcPr>
            <w:tcW w:w="1795" w:type="dxa"/>
            <w:shd w:val="clear" w:color="auto" w:fill="auto"/>
            <w:hideMark/>
          </w:tcPr>
          <w:p w14:paraId="67AECEB0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3.0%</w:t>
            </w:r>
          </w:p>
        </w:tc>
        <w:tc>
          <w:tcPr>
            <w:tcW w:w="1795" w:type="dxa"/>
            <w:shd w:val="clear" w:color="auto" w:fill="auto"/>
            <w:hideMark/>
          </w:tcPr>
          <w:p w14:paraId="3D73BB9E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6.8%</w:t>
            </w:r>
          </w:p>
        </w:tc>
        <w:tc>
          <w:tcPr>
            <w:tcW w:w="1794" w:type="dxa"/>
            <w:shd w:val="clear" w:color="auto" w:fill="auto"/>
            <w:hideMark/>
          </w:tcPr>
          <w:p w14:paraId="1BF1780A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5.1%</w:t>
            </w:r>
          </w:p>
        </w:tc>
        <w:tc>
          <w:tcPr>
            <w:tcW w:w="1795" w:type="dxa"/>
          </w:tcPr>
          <w:p w14:paraId="6D7E3238" w14:textId="19A7B86E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3.3%</w:t>
            </w:r>
          </w:p>
        </w:tc>
        <w:tc>
          <w:tcPr>
            <w:tcW w:w="1795" w:type="dxa"/>
          </w:tcPr>
          <w:p w14:paraId="33263B4C" w14:textId="525B0650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1.2%</w:t>
            </w:r>
          </w:p>
        </w:tc>
      </w:tr>
      <w:tr w:rsidR="00384CCE" w:rsidRPr="00295030" w14:paraId="653373DE" w14:textId="5CBD9D50" w:rsidTr="00AC2830">
        <w:trPr>
          <w:trHeight w:val="454"/>
        </w:trPr>
        <w:tc>
          <w:tcPr>
            <w:tcW w:w="1985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49D25925" w14:textId="36A65152" w:rsidR="00384CCE" w:rsidRPr="00384CCE" w:rsidRDefault="00384CCE" w:rsidP="00384CCE">
            <w:pPr>
              <w:spacing w:after="0" w:line="480" w:lineRule="auto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384CCE">
              <w:rPr>
                <w:rFonts w:ascii="Arial" w:eastAsia="Calibri" w:hAnsi="Arial" w:cs="Arial"/>
                <w:bCs/>
                <w:sz w:val="20"/>
                <w:szCs w:val="20"/>
              </w:rPr>
              <w:t>100%</w:t>
            </w:r>
          </w:p>
        </w:tc>
        <w:tc>
          <w:tcPr>
            <w:tcW w:w="1652" w:type="dxa"/>
            <w:gridSpan w:val="2"/>
            <w:tcBorders>
              <w:bottom w:val="single" w:sz="4" w:space="0" w:color="auto"/>
            </w:tcBorders>
            <w:shd w:val="clear" w:color="auto" w:fill="auto"/>
            <w:hideMark/>
          </w:tcPr>
          <w:p w14:paraId="25B2B7A9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5.9%</w:t>
            </w:r>
          </w:p>
        </w:tc>
        <w:tc>
          <w:tcPr>
            <w:tcW w:w="1795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543C925B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4.2%</w:t>
            </w:r>
          </w:p>
        </w:tc>
        <w:tc>
          <w:tcPr>
            <w:tcW w:w="1795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1533E991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7.8%</w:t>
            </w:r>
          </w:p>
        </w:tc>
        <w:tc>
          <w:tcPr>
            <w:tcW w:w="1794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039423F1" w14:textId="77777777" w:rsidR="00384CCE" w:rsidRPr="002950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295030">
              <w:rPr>
                <w:rFonts w:ascii="Arial" w:eastAsia="Calibri" w:hAnsi="Arial" w:cs="Arial"/>
                <w:bCs/>
                <w:sz w:val="20"/>
                <w:szCs w:val="20"/>
              </w:rPr>
              <w:t>96.3%</w:t>
            </w:r>
          </w:p>
        </w:tc>
        <w:tc>
          <w:tcPr>
            <w:tcW w:w="1795" w:type="dxa"/>
            <w:tcBorders>
              <w:bottom w:val="single" w:sz="4" w:space="0" w:color="auto"/>
            </w:tcBorders>
          </w:tcPr>
          <w:p w14:paraId="7BCA8857" w14:textId="090E074E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4.9%</w:t>
            </w:r>
          </w:p>
        </w:tc>
        <w:tc>
          <w:tcPr>
            <w:tcW w:w="1795" w:type="dxa"/>
            <w:tcBorders>
              <w:bottom w:val="single" w:sz="4" w:space="0" w:color="auto"/>
            </w:tcBorders>
          </w:tcPr>
          <w:p w14:paraId="7148E392" w14:textId="7A3ADF73" w:rsidR="00384CCE" w:rsidRPr="00AC2830" w:rsidRDefault="00384CCE" w:rsidP="00384CCE">
            <w:pPr>
              <w:spacing w:after="0" w:line="480" w:lineRule="auto"/>
              <w:jc w:val="center"/>
              <w:rPr>
                <w:rFonts w:ascii="Arial" w:eastAsia="Calibri" w:hAnsi="Arial" w:cs="Arial"/>
                <w:bCs/>
                <w:sz w:val="20"/>
                <w:szCs w:val="20"/>
              </w:rPr>
            </w:pPr>
            <w:r w:rsidRPr="00AC2830">
              <w:rPr>
                <w:rFonts w:ascii="Arial" w:eastAsia="Calibri" w:hAnsi="Arial" w:cs="Arial"/>
                <w:bCs/>
                <w:sz w:val="20"/>
                <w:szCs w:val="20"/>
              </w:rPr>
              <w:t>93.0%</w:t>
            </w:r>
          </w:p>
        </w:tc>
      </w:tr>
    </w:tbl>
    <w:p w14:paraId="4F3C9C6C" w14:textId="2033C34E" w:rsidR="003D4AD6" w:rsidRPr="00295030" w:rsidRDefault="00384CCE" w:rsidP="00295030">
      <w:pPr>
        <w:spacing w:after="0" w:line="480" w:lineRule="auto"/>
        <w:rPr>
          <w:rFonts w:ascii="Arial" w:hAnsi="Arial" w:cs="Arial"/>
          <w:sz w:val="20"/>
          <w:szCs w:val="20"/>
          <w:lang w:val="en-US"/>
        </w:rPr>
      </w:pPr>
      <w:r w:rsidRPr="00295030">
        <w:rPr>
          <w:rFonts w:ascii="Arial" w:hAnsi="Arial" w:cs="Arial"/>
          <w:sz w:val="20"/>
          <w:szCs w:val="20"/>
          <w:lang w:val="en-US"/>
        </w:rPr>
        <w:t xml:space="preserve">Abbreviations: CI, confidence interval; OPA, </w:t>
      </w:r>
      <w:r w:rsidRPr="00295030">
        <w:rPr>
          <w:rFonts w:ascii="Arial" w:hAnsi="Arial" w:cs="Arial"/>
          <w:sz w:val="20"/>
          <w:szCs w:val="20"/>
        </w:rPr>
        <w:t>overall percentage agreement.</w:t>
      </w:r>
    </w:p>
    <w:p w14:paraId="5798FCD9" w14:textId="7CD84320" w:rsidR="00010141" w:rsidRPr="00295030" w:rsidRDefault="00010141" w:rsidP="00295030">
      <w:pPr>
        <w:spacing w:after="0" w:line="480" w:lineRule="auto"/>
        <w:rPr>
          <w:rFonts w:ascii="Arial" w:hAnsi="Arial" w:cs="Arial"/>
          <w:b/>
          <w:sz w:val="20"/>
          <w:szCs w:val="20"/>
          <w:lang w:val="en-US"/>
        </w:rPr>
      </w:pPr>
    </w:p>
    <w:p w14:paraId="68E9E6F7" w14:textId="77777777" w:rsidR="00295030" w:rsidRPr="00295030" w:rsidRDefault="00295030" w:rsidP="00295030">
      <w:pPr>
        <w:spacing w:after="0" w:line="480" w:lineRule="auto"/>
        <w:rPr>
          <w:rFonts w:ascii="Arial" w:hAnsi="Arial" w:cs="Arial"/>
          <w:b/>
          <w:sz w:val="24"/>
          <w:szCs w:val="24"/>
          <w:lang w:val="en-US"/>
        </w:rPr>
        <w:sectPr w:rsidR="00295030" w:rsidRPr="00295030" w:rsidSect="00295030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55841ADA" w14:textId="12B50B57" w:rsidR="00462E5B" w:rsidRPr="00295030" w:rsidRDefault="00760635" w:rsidP="00295030">
      <w:pPr>
        <w:spacing w:after="0" w:line="480" w:lineRule="auto"/>
        <w:rPr>
          <w:rFonts w:ascii="Arial" w:hAnsi="Arial" w:cs="Arial"/>
          <w:b/>
          <w:sz w:val="24"/>
          <w:szCs w:val="24"/>
          <w:lang w:val="en-US"/>
        </w:rPr>
      </w:pPr>
      <w:r w:rsidRPr="00295030">
        <w:rPr>
          <w:rFonts w:ascii="Arial" w:hAnsi="Arial" w:cs="Arial"/>
          <w:b/>
          <w:sz w:val="24"/>
          <w:szCs w:val="24"/>
          <w:lang w:val="en-US"/>
        </w:rPr>
        <w:lastRenderedPageBreak/>
        <w:t>References</w:t>
      </w:r>
    </w:p>
    <w:p w14:paraId="6E0DDED4" w14:textId="3081BAA8" w:rsidR="003060C3" w:rsidRPr="00D86312" w:rsidRDefault="00760635" w:rsidP="0007635C">
      <w:pPr>
        <w:pStyle w:val="EndNoteBibliography"/>
        <w:spacing w:after="0" w:line="480" w:lineRule="auto"/>
        <w:ind w:left="567" w:hanging="567"/>
        <w:rPr>
          <w:rFonts w:ascii="Arial" w:hAnsi="Arial" w:cs="Arial"/>
          <w:sz w:val="24"/>
          <w:szCs w:val="24"/>
        </w:rPr>
      </w:pPr>
      <w:r w:rsidRPr="00D86312">
        <w:rPr>
          <w:rFonts w:ascii="Arial" w:hAnsi="Arial" w:cs="Arial"/>
          <w:sz w:val="24"/>
          <w:szCs w:val="24"/>
        </w:rPr>
        <w:fldChar w:fldCharType="begin"/>
      </w:r>
      <w:r w:rsidRPr="00D86312">
        <w:rPr>
          <w:rFonts w:ascii="Arial" w:hAnsi="Arial" w:cs="Arial"/>
          <w:sz w:val="24"/>
          <w:szCs w:val="24"/>
        </w:rPr>
        <w:instrText xml:space="preserve"> ADDIN EN.REFLIST </w:instrText>
      </w:r>
      <w:r w:rsidRPr="00D86312">
        <w:rPr>
          <w:rFonts w:ascii="Arial" w:hAnsi="Arial" w:cs="Arial"/>
          <w:sz w:val="24"/>
          <w:szCs w:val="24"/>
        </w:rPr>
        <w:fldChar w:fldCharType="separate"/>
      </w:r>
      <w:r w:rsidR="003060C3" w:rsidRPr="00D86312">
        <w:rPr>
          <w:rFonts w:ascii="Arial" w:hAnsi="Arial" w:cs="Arial"/>
          <w:sz w:val="24"/>
          <w:szCs w:val="24"/>
        </w:rPr>
        <w:t>1.</w:t>
      </w:r>
      <w:r w:rsidR="003060C3" w:rsidRPr="00D86312">
        <w:rPr>
          <w:rFonts w:ascii="Arial" w:hAnsi="Arial" w:cs="Arial"/>
          <w:sz w:val="24"/>
          <w:szCs w:val="24"/>
        </w:rPr>
        <w:tab/>
        <w:t xml:space="preserve">Ventana Medical Systems. Ventana PD-L1 (SP263) Assay. Last accessed 10 August 2016. </w:t>
      </w:r>
      <w:hyperlink r:id="rId10" w:history="1">
        <w:r w:rsidR="003060C3" w:rsidRPr="00D86312">
          <w:rPr>
            <w:rStyle w:val="Hyperlink"/>
            <w:rFonts w:ascii="Arial" w:hAnsi="Arial" w:cs="Arial"/>
            <w:sz w:val="24"/>
            <w:szCs w:val="24"/>
          </w:rPr>
          <w:t>http://www.ventana.com/product/1815?type=2324</w:t>
        </w:r>
      </w:hyperlink>
    </w:p>
    <w:p w14:paraId="766F53E8" w14:textId="349735DE" w:rsidR="003060C3" w:rsidRPr="00D86312" w:rsidRDefault="003060C3" w:rsidP="0007635C">
      <w:pPr>
        <w:pStyle w:val="EndNoteBibliography"/>
        <w:tabs>
          <w:tab w:val="left" w:pos="567"/>
        </w:tabs>
        <w:spacing w:after="0" w:line="480" w:lineRule="auto"/>
        <w:ind w:left="567" w:hanging="567"/>
        <w:rPr>
          <w:rFonts w:ascii="Arial" w:hAnsi="Arial" w:cs="Arial"/>
          <w:sz w:val="24"/>
          <w:szCs w:val="24"/>
        </w:rPr>
      </w:pPr>
      <w:r w:rsidRPr="00D86312">
        <w:rPr>
          <w:rFonts w:ascii="Arial" w:hAnsi="Arial" w:cs="Arial"/>
          <w:sz w:val="24"/>
          <w:szCs w:val="24"/>
        </w:rPr>
        <w:t>2.</w:t>
      </w:r>
      <w:r w:rsidRPr="00D86312">
        <w:rPr>
          <w:rFonts w:ascii="Arial" w:hAnsi="Arial" w:cs="Arial"/>
          <w:sz w:val="24"/>
          <w:szCs w:val="24"/>
        </w:rPr>
        <w:tab/>
        <w:t xml:space="preserve">Food and Drug Administration (FDA). Dako PD-L1 IHC 22C3 pharmDx. September 2015. Last accessed 10 August 2016. </w:t>
      </w:r>
      <w:hyperlink r:id="rId11" w:history="1">
        <w:r w:rsidRPr="00D86312">
          <w:rPr>
            <w:rStyle w:val="Hyperlink"/>
            <w:rFonts w:ascii="Arial" w:hAnsi="Arial" w:cs="Arial"/>
            <w:sz w:val="24"/>
            <w:szCs w:val="24"/>
          </w:rPr>
          <w:t>http://www.accessdata.fda.gov/cdrh_docs/pdf15/P150013c.pdf</w:t>
        </w:r>
      </w:hyperlink>
      <w:r w:rsidRPr="00D86312">
        <w:rPr>
          <w:rFonts w:ascii="Arial" w:hAnsi="Arial" w:cs="Arial"/>
          <w:sz w:val="24"/>
          <w:szCs w:val="24"/>
        </w:rPr>
        <w:t xml:space="preserve"> </w:t>
      </w:r>
    </w:p>
    <w:p w14:paraId="2D520505" w14:textId="2EBF63BB" w:rsidR="003060C3" w:rsidRPr="00D86312" w:rsidRDefault="003060C3" w:rsidP="0007635C">
      <w:pPr>
        <w:pStyle w:val="EndNoteBibliography"/>
        <w:spacing w:after="0" w:line="480" w:lineRule="auto"/>
        <w:ind w:left="567" w:hanging="567"/>
        <w:rPr>
          <w:rFonts w:ascii="Arial" w:hAnsi="Arial" w:cs="Arial"/>
          <w:sz w:val="24"/>
          <w:szCs w:val="24"/>
        </w:rPr>
      </w:pPr>
      <w:r w:rsidRPr="00D86312">
        <w:rPr>
          <w:rFonts w:ascii="Arial" w:hAnsi="Arial" w:cs="Arial"/>
          <w:sz w:val="24"/>
          <w:szCs w:val="24"/>
        </w:rPr>
        <w:t>3.</w:t>
      </w:r>
      <w:r w:rsidRPr="00D86312">
        <w:rPr>
          <w:rFonts w:ascii="Arial" w:hAnsi="Arial" w:cs="Arial"/>
          <w:sz w:val="24"/>
          <w:szCs w:val="24"/>
        </w:rPr>
        <w:tab/>
        <w:t xml:space="preserve">Food and Drug Administration (FDA). Dako PD-L1 IHC 28-8 pharmDx. October 2015. Last accessed 10 August 2016. </w:t>
      </w:r>
      <w:hyperlink r:id="rId12" w:history="1">
        <w:r w:rsidRPr="00D86312">
          <w:rPr>
            <w:rStyle w:val="Hyperlink"/>
            <w:rFonts w:ascii="Arial" w:hAnsi="Arial" w:cs="Arial"/>
            <w:sz w:val="24"/>
            <w:szCs w:val="24"/>
          </w:rPr>
          <w:t>http://www.accessdata.fda.gov/cdrh_docs/pdf15/P150025c.pdf</w:t>
        </w:r>
      </w:hyperlink>
      <w:r w:rsidRPr="00D86312">
        <w:rPr>
          <w:rFonts w:ascii="Arial" w:hAnsi="Arial" w:cs="Arial"/>
          <w:sz w:val="24"/>
          <w:szCs w:val="24"/>
        </w:rPr>
        <w:t xml:space="preserve"> </w:t>
      </w:r>
    </w:p>
    <w:p w14:paraId="72F6CF59" w14:textId="5B83E9F8" w:rsidR="003060C3" w:rsidRPr="00D86312" w:rsidRDefault="003060C3" w:rsidP="0007635C">
      <w:pPr>
        <w:pStyle w:val="EndNoteBibliography"/>
        <w:spacing w:after="0" w:line="480" w:lineRule="auto"/>
        <w:ind w:left="567" w:hanging="567"/>
        <w:rPr>
          <w:rFonts w:ascii="Arial" w:hAnsi="Arial" w:cs="Arial"/>
          <w:sz w:val="24"/>
          <w:szCs w:val="24"/>
        </w:rPr>
      </w:pPr>
      <w:r w:rsidRPr="00D86312">
        <w:rPr>
          <w:rFonts w:ascii="Arial" w:hAnsi="Arial" w:cs="Arial"/>
          <w:sz w:val="24"/>
          <w:szCs w:val="24"/>
        </w:rPr>
        <w:t>4.</w:t>
      </w:r>
      <w:r w:rsidRPr="00D86312">
        <w:rPr>
          <w:rFonts w:ascii="Arial" w:hAnsi="Arial" w:cs="Arial"/>
          <w:sz w:val="24"/>
          <w:szCs w:val="24"/>
        </w:rPr>
        <w:tab/>
        <w:t xml:space="preserve">Ventana Medical Systems. VENTANA PD-L1 (SP142) Assay. 21 October 2016. Last accessed 22 November 2016. </w:t>
      </w:r>
      <w:hyperlink r:id="rId13" w:history="1">
        <w:r w:rsidRPr="00D86312">
          <w:rPr>
            <w:rStyle w:val="Hyperlink"/>
            <w:rFonts w:ascii="Arial" w:hAnsi="Arial" w:cs="Arial"/>
            <w:sz w:val="24"/>
            <w:szCs w:val="24"/>
          </w:rPr>
          <w:t>http://productlibrary.ventana.com/ventana_portal/OpenOverlayServlet?launchIndex=1&amp;objectId=740-48591016217US</w:t>
        </w:r>
      </w:hyperlink>
      <w:r w:rsidRPr="00D86312">
        <w:rPr>
          <w:rFonts w:ascii="Arial" w:hAnsi="Arial" w:cs="Arial"/>
          <w:sz w:val="24"/>
          <w:szCs w:val="24"/>
        </w:rPr>
        <w:t xml:space="preserve">  </w:t>
      </w:r>
    </w:p>
    <w:p w14:paraId="6EFE7024" w14:textId="77777777" w:rsidR="003060C3" w:rsidRPr="00D86312" w:rsidRDefault="003060C3" w:rsidP="0007635C">
      <w:pPr>
        <w:pStyle w:val="EndNoteBibliography"/>
        <w:spacing w:after="0" w:line="480" w:lineRule="auto"/>
        <w:ind w:left="567" w:hanging="567"/>
        <w:rPr>
          <w:rFonts w:ascii="Arial" w:hAnsi="Arial" w:cs="Arial"/>
          <w:sz w:val="24"/>
          <w:szCs w:val="24"/>
        </w:rPr>
      </w:pPr>
      <w:r w:rsidRPr="00D86312">
        <w:rPr>
          <w:rFonts w:ascii="Arial" w:hAnsi="Arial" w:cs="Arial"/>
          <w:sz w:val="24"/>
          <w:szCs w:val="24"/>
        </w:rPr>
        <w:t>5.</w:t>
      </w:r>
      <w:r w:rsidRPr="00D86312">
        <w:rPr>
          <w:rFonts w:ascii="Arial" w:hAnsi="Arial" w:cs="Arial"/>
          <w:sz w:val="24"/>
          <w:szCs w:val="24"/>
        </w:rPr>
        <w:tab/>
        <w:t>Rizvi NA, Brahmer JR, Ou S-HI, Segal NH, Khleif S, Hwu W-J, et al. Safety and clinical activity of MEDI4736, an anti-programmed cell death-ligand 1 (PD-L1) antibody, in patients with non-small cell lung cancer (NSCLC). J Clin Oncol 2015;33(15_Suppl.):8032 (abstr).</w:t>
      </w:r>
    </w:p>
    <w:p w14:paraId="483297D9" w14:textId="77777777" w:rsidR="003060C3" w:rsidRPr="00D86312" w:rsidRDefault="003060C3" w:rsidP="0007635C">
      <w:pPr>
        <w:pStyle w:val="EndNoteBibliography"/>
        <w:spacing w:after="0" w:line="480" w:lineRule="auto"/>
        <w:ind w:left="567" w:hanging="567"/>
        <w:rPr>
          <w:rFonts w:ascii="Arial" w:hAnsi="Arial" w:cs="Arial"/>
          <w:sz w:val="24"/>
          <w:szCs w:val="24"/>
        </w:rPr>
      </w:pPr>
      <w:r w:rsidRPr="00D86312">
        <w:rPr>
          <w:rFonts w:ascii="Arial" w:hAnsi="Arial" w:cs="Arial"/>
          <w:sz w:val="24"/>
          <w:szCs w:val="24"/>
        </w:rPr>
        <w:t>6.</w:t>
      </w:r>
      <w:r w:rsidRPr="00D86312">
        <w:rPr>
          <w:rFonts w:ascii="Arial" w:hAnsi="Arial" w:cs="Arial"/>
          <w:sz w:val="24"/>
          <w:szCs w:val="24"/>
        </w:rPr>
        <w:tab/>
        <w:t>Garon EB, Rizvi NA, Hui R, Leighl N, Balmanoukian AS, Eder JP, et al. Pembrolizumab for the treatment of non-small-cell lung cancer. N Engl J Med 2015;372:2018-28.</w:t>
      </w:r>
    </w:p>
    <w:p w14:paraId="5449EF25" w14:textId="77777777" w:rsidR="003060C3" w:rsidRPr="00D86312" w:rsidRDefault="003060C3" w:rsidP="0007635C">
      <w:pPr>
        <w:pStyle w:val="EndNoteBibliography"/>
        <w:spacing w:after="0" w:line="480" w:lineRule="auto"/>
        <w:ind w:left="567" w:hanging="567"/>
        <w:rPr>
          <w:rFonts w:ascii="Arial" w:hAnsi="Arial" w:cs="Arial"/>
          <w:sz w:val="24"/>
          <w:szCs w:val="24"/>
        </w:rPr>
      </w:pPr>
      <w:r w:rsidRPr="00D86312">
        <w:rPr>
          <w:rFonts w:ascii="Arial" w:hAnsi="Arial" w:cs="Arial"/>
          <w:sz w:val="24"/>
          <w:szCs w:val="24"/>
        </w:rPr>
        <w:t>7.</w:t>
      </w:r>
      <w:r w:rsidRPr="00D86312">
        <w:rPr>
          <w:rFonts w:ascii="Arial" w:hAnsi="Arial" w:cs="Arial"/>
          <w:sz w:val="24"/>
          <w:szCs w:val="24"/>
        </w:rPr>
        <w:tab/>
        <w:t>Borghaei H, Paz-Ares L, Horn L, Spigel DR, Steins M, Ready NE, et al. Nivolumab versus docetaxel in advanced nonsquamous non-small-cell lung cancer. N Engl J Med 2015;373:1627-39.</w:t>
      </w:r>
    </w:p>
    <w:p w14:paraId="19C09774" w14:textId="77777777" w:rsidR="003060C3" w:rsidRPr="00D86312" w:rsidRDefault="003060C3" w:rsidP="0007635C">
      <w:pPr>
        <w:pStyle w:val="EndNoteBibliography"/>
        <w:spacing w:after="0" w:line="480" w:lineRule="auto"/>
        <w:ind w:left="567" w:hanging="567"/>
        <w:rPr>
          <w:rFonts w:ascii="Arial" w:hAnsi="Arial" w:cs="Arial"/>
          <w:sz w:val="24"/>
          <w:szCs w:val="24"/>
        </w:rPr>
      </w:pPr>
      <w:r w:rsidRPr="00D86312">
        <w:rPr>
          <w:rFonts w:ascii="Arial" w:hAnsi="Arial" w:cs="Arial"/>
          <w:sz w:val="24"/>
          <w:szCs w:val="24"/>
        </w:rPr>
        <w:t>8.</w:t>
      </w:r>
      <w:r w:rsidRPr="00D86312">
        <w:rPr>
          <w:rFonts w:ascii="Arial" w:hAnsi="Arial" w:cs="Arial"/>
          <w:sz w:val="24"/>
          <w:szCs w:val="24"/>
        </w:rPr>
        <w:tab/>
        <w:t>Fehrenbacher L, Spira A, Ballinger M, Kowanetz M, Vansteenkiste J, Mazieres J, et al. Atezolizumab versus docetaxel for patients with previously treated non-</w:t>
      </w:r>
      <w:r w:rsidRPr="00D86312">
        <w:rPr>
          <w:rFonts w:ascii="Arial" w:hAnsi="Arial" w:cs="Arial"/>
          <w:sz w:val="24"/>
          <w:szCs w:val="24"/>
        </w:rPr>
        <w:lastRenderedPageBreak/>
        <w:t>small-cell lung cancer (POPLAR): a multicentre, open-label, phase 2 randomised controlled trial. Lancet 2016;387:1837-46.</w:t>
      </w:r>
    </w:p>
    <w:p w14:paraId="7E4C2FCD" w14:textId="3FD9989D" w:rsidR="002D289C" w:rsidRPr="00295030" w:rsidRDefault="00760635" w:rsidP="0007635C">
      <w:pPr>
        <w:spacing w:after="0" w:line="480" w:lineRule="auto"/>
        <w:ind w:left="567" w:hanging="567"/>
        <w:rPr>
          <w:rFonts w:ascii="Arial" w:hAnsi="Arial" w:cs="Arial"/>
          <w:sz w:val="24"/>
          <w:szCs w:val="24"/>
          <w:lang w:val="en-US"/>
        </w:rPr>
      </w:pPr>
      <w:r w:rsidRPr="00D86312">
        <w:rPr>
          <w:rFonts w:ascii="Arial" w:hAnsi="Arial" w:cs="Arial"/>
          <w:sz w:val="24"/>
          <w:szCs w:val="24"/>
          <w:lang w:val="en-US"/>
        </w:rPr>
        <w:fldChar w:fldCharType="end"/>
      </w:r>
      <w:bookmarkStart w:id="0" w:name="_GoBack"/>
      <w:bookmarkEnd w:id="0"/>
    </w:p>
    <w:sectPr w:rsidR="002D289C" w:rsidRPr="00295030" w:rsidSect="00295030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EA9CDD6" w14:textId="77777777" w:rsidR="00F65430" w:rsidRDefault="00F65430" w:rsidP="000C27B2">
      <w:pPr>
        <w:spacing w:after="0" w:line="240" w:lineRule="auto"/>
      </w:pPr>
      <w:r>
        <w:separator/>
      </w:r>
    </w:p>
  </w:endnote>
  <w:endnote w:type="continuationSeparator" w:id="0">
    <w:p w14:paraId="4BB60F1F" w14:textId="77777777" w:rsidR="00F65430" w:rsidRDefault="00F65430" w:rsidP="000C27B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34867197"/>
      <w:docPartObj>
        <w:docPartGallery w:val="Page Numbers (Bottom of Page)"/>
        <w:docPartUnique/>
      </w:docPartObj>
    </w:sdtPr>
    <w:sdtEndPr>
      <w:rPr>
        <w:rFonts w:ascii="Arial" w:hAnsi="Arial" w:cs="Arial"/>
        <w:noProof/>
      </w:rPr>
    </w:sdtEndPr>
    <w:sdtContent>
      <w:p w14:paraId="5B1E2C1F" w14:textId="758F4AA3" w:rsidR="00C61624" w:rsidRPr="007D4384" w:rsidRDefault="00C61624">
        <w:pPr>
          <w:pStyle w:val="Footer"/>
          <w:jc w:val="right"/>
          <w:rPr>
            <w:rFonts w:ascii="Arial" w:hAnsi="Arial" w:cs="Arial"/>
          </w:rPr>
        </w:pPr>
        <w:r w:rsidRPr="007D4384">
          <w:rPr>
            <w:rFonts w:ascii="Arial" w:hAnsi="Arial" w:cs="Arial"/>
          </w:rPr>
          <w:fldChar w:fldCharType="begin"/>
        </w:r>
        <w:r w:rsidRPr="007D4384">
          <w:rPr>
            <w:rFonts w:ascii="Arial" w:hAnsi="Arial" w:cs="Arial"/>
          </w:rPr>
          <w:instrText xml:space="preserve"> PAGE   \* MERGEFORMAT </w:instrText>
        </w:r>
        <w:r w:rsidRPr="007D4384">
          <w:rPr>
            <w:rFonts w:ascii="Arial" w:hAnsi="Arial" w:cs="Arial"/>
          </w:rPr>
          <w:fldChar w:fldCharType="separate"/>
        </w:r>
        <w:r w:rsidR="00CF021A">
          <w:rPr>
            <w:rFonts w:ascii="Arial" w:hAnsi="Arial" w:cs="Arial"/>
            <w:noProof/>
          </w:rPr>
          <w:t>3</w:t>
        </w:r>
        <w:r w:rsidRPr="007D4384">
          <w:rPr>
            <w:rFonts w:ascii="Arial" w:hAnsi="Arial" w:cs="Arial"/>
            <w:noProof/>
          </w:rPr>
          <w:fldChar w:fldCharType="end"/>
        </w:r>
      </w:p>
    </w:sdtContent>
  </w:sdt>
  <w:p w14:paraId="6084973C" w14:textId="77777777" w:rsidR="00C61624" w:rsidRDefault="00C6162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604BD34" w14:textId="77777777" w:rsidR="00F65430" w:rsidRDefault="00F65430" w:rsidP="000C27B2">
      <w:pPr>
        <w:spacing w:after="0" w:line="240" w:lineRule="auto"/>
      </w:pPr>
      <w:r>
        <w:separator/>
      </w:r>
    </w:p>
  </w:footnote>
  <w:footnote w:type="continuationSeparator" w:id="0">
    <w:p w14:paraId="33E1EFD0" w14:textId="77777777" w:rsidR="00F65430" w:rsidRDefault="00F65430" w:rsidP="000C27B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70E02FC" w14:textId="46CE8653" w:rsidR="00C61624" w:rsidRDefault="00C61624">
    <w:pPr>
      <w:pStyle w:val="Header"/>
    </w:pP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5F7CC4"/>
    <w:multiLevelType w:val="hybridMultilevel"/>
    <w:tmpl w:val="7E3EA0C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76F6345"/>
    <w:multiLevelType w:val="hybridMultilevel"/>
    <w:tmpl w:val="BA0AC7F8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8CCA9C4E" w:tentative="1">
      <w:start w:val="1"/>
      <w:numFmt w:val="bullet"/>
      <w:lvlText w:val="•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2" w:tplc="EF6CC682" w:tentative="1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084CCBA4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D39A3A98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5562E4C2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7974ECB6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B1AA6D7A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7F8A57A4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2" w15:restartNumberingAfterBreak="0">
    <w:nsid w:val="0EBC7657"/>
    <w:multiLevelType w:val="hybridMultilevel"/>
    <w:tmpl w:val="D8665C5A"/>
    <w:lvl w:ilvl="0" w:tplc="6B52CACA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Theme="minorHAnsi" w:hAnsiTheme="minorHAnsi" w:hint="default"/>
      </w:rPr>
    </w:lvl>
    <w:lvl w:ilvl="1" w:tplc="2D707534">
      <w:start w:val="1"/>
      <w:numFmt w:val="bullet"/>
      <w:lvlText w:val="–"/>
      <w:lvlJc w:val="left"/>
      <w:pPr>
        <w:tabs>
          <w:tab w:val="num" w:pos="1080"/>
        </w:tabs>
        <w:ind w:left="1080" w:hanging="360"/>
      </w:pPr>
      <w:rPr>
        <w:rFonts w:ascii="Arial" w:hAnsi="Arial" w:hint="default"/>
        <w:vertAlign w:val="baseline"/>
      </w:rPr>
    </w:lvl>
    <w:lvl w:ilvl="2" w:tplc="DF3CBF08" w:tentative="1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2E0AB3CC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51D02C30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7A300D0A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746A702A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9D1A5BDC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7034DA64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3" w15:restartNumberingAfterBreak="0">
    <w:nsid w:val="0F9E5AD5"/>
    <w:multiLevelType w:val="hybridMultilevel"/>
    <w:tmpl w:val="DCFE81B0"/>
    <w:lvl w:ilvl="0" w:tplc="E2764FB0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7DCFD94" w:tentative="1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6E48646" w:tentative="1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B52B348" w:tentative="1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D8CE2BA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09CF378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C684478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1B83634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6C01E86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12AF723D"/>
    <w:multiLevelType w:val="hybridMultilevel"/>
    <w:tmpl w:val="A7609DC2"/>
    <w:lvl w:ilvl="0" w:tplc="5C884FBE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2D707534">
      <w:start w:val="1"/>
      <w:numFmt w:val="bullet"/>
      <w:lvlText w:val="–"/>
      <w:lvlJc w:val="left"/>
      <w:pPr>
        <w:tabs>
          <w:tab w:val="num" w:pos="1080"/>
        </w:tabs>
        <w:ind w:left="1080" w:hanging="360"/>
      </w:pPr>
      <w:rPr>
        <w:rFonts w:ascii="Arial" w:hAnsi="Arial" w:hint="default"/>
        <w:vertAlign w:val="baseline"/>
      </w:rPr>
    </w:lvl>
    <w:lvl w:ilvl="2" w:tplc="FD3EE59C" w:tentative="1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1E142508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19563878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DD76A7D4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FC665F54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8F10D6D6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87403D24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5" w15:restartNumberingAfterBreak="0">
    <w:nsid w:val="1470308A"/>
    <w:multiLevelType w:val="hybridMultilevel"/>
    <w:tmpl w:val="CDBC4F9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52B476F"/>
    <w:multiLevelType w:val="hybridMultilevel"/>
    <w:tmpl w:val="3A3444AA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vertAlign w:val="baseline"/>
      </w:rPr>
    </w:lvl>
    <w:lvl w:ilvl="1" w:tplc="F11669F4" w:tentative="1">
      <w:start w:val="1"/>
      <w:numFmt w:val="bullet"/>
      <w:lvlText w:val="•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2" w:tplc="175CAB90" w:tentative="1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2766C48C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AF8C1C04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12EEA588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03E48368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AC92FA2A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DD3CCE4A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7" w15:restartNumberingAfterBreak="0">
    <w:nsid w:val="1691684B"/>
    <w:multiLevelType w:val="hybridMultilevel"/>
    <w:tmpl w:val="C74C5EDC"/>
    <w:lvl w:ilvl="0" w:tplc="8DD840AA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4A90FF98" w:tentative="1">
      <w:start w:val="1"/>
      <w:numFmt w:val="bullet"/>
      <w:lvlText w:val="•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2" w:tplc="34D889CC" w:tentative="1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DFF42468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010461A6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9DFEAB1C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C21AD5F8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11462D8E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144E3518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8" w15:restartNumberingAfterBreak="0">
    <w:nsid w:val="18A53129"/>
    <w:multiLevelType w:val="hybridMultilevel"/>
    <w:tmpl w:val="42F63972"/>
    <w:lvl w:ilvl="0" w:tplc="524EEB8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3A843D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08E647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7784ED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930503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1BEE43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6A0E20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88006C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76EF67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" w15:restartNumberingAfterBreak="0">
    <w:nsid w:val="1EB06C2B"/>
    <w:multiLevelType w:val="hybridMultilevel"/>
    <w:tmpl w:val="FB2EC9F0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E48ED000" w:tentative="1">
      <w:start w:val="1"/>
      <w:numFmt w:val="bullet"/>
      <w:lvlText w:val="•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2" w:tplc="464EB160" w:tentative="1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545E0EB8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E9F85FD0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405674B2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3A0C578E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5F48D3F4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F072EDF6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10" w15:restartNumberingAfterBreak="0">
    <w:nsid w:val="27024409"/>
    <w:multiLevelType w:val="hybridMultilevel"/>
    <w:tmpl w:val="A21CB3BE"/>
    <w:lvl w:ilvl="0" w:tplc="29AADA7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4246B7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59600F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5EC113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9EC608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9D0ADA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830A53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7A2079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7D61F8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1" w15:restartNumberingAfterBreak="0">
    <w:nsid w:val="29F5493F"/>
    <w:multiLevelType w:val="hybridMultilevel"/>
    <w:tmpl w:val="9362A106"/>
    <w:lvl w:ilvl="0" w:tplc="013CAC4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198F88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F66C65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53290F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3082D4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2528B4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53EC9D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9F4C49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58AB47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37433F71"/>
    <w:multiLevelType w:val="hybridMultilevel"/>
    <w:tmpl w:val="BD6EB688"/>
    <w:lvl w:ilvl="0" w:tplc="04F45752">
      <w:start w:val="1"/>
      <w:numFmt w:val="bullet"/>
      <w:lvlText w:val=""/>
      <w:lvlJc w:val="left"/>
      <w:pPr>
        <w:ind w:left="360" w:hanging="360"/>
      </w:pPr>
      <w:rPr>
        <w:rFonts w:asciiTheme="minorHAnsi" w:hAnsi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44ED08D4"/>
    <w:multiLevelType w:val="hybridMultilevel"/>
    <w:tmpl w:val="CD9441EC"/>
    <w:lvl w:ilvl="0" w:tplc="E8387170">
      <w:start w:val="1"/>
      <w:numFmt w:val="bullet"/>
      <w:lvlText w:val="•"/>
      <w:lvlJc w:val="left"/>
      <w:pPr>
        <w:ind w:left="360" w:hanging="360"/>
      </w:pPr>
      <w:rPr>
        <w:rFonts w:asciiTheme="minorHAnsi" w:hAnsi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49E64C18"/>
    <w:multiLevelType w:val="hybridMultilevel"/>
    <w:tmpl w:val="EF4A9C3C"/>
    <w:lvl w:ilvl="0" w:tplc="51A21612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65CE90C" w:tentative="1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FB21B7C" w:tentative="1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8CE3FF4" w:tentative="1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E84CA4C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41E42B4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55E8FD4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4529054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E906482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5" w15:restartNumberingAfterBreak="0">
    <w:nsid w:val="4EF72CB7"/>
    <w:multiLevelType w:val="hybridMultilevel"/>
    <w:tmpl w:val="F484F8A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8AD25EC"/>
    <w:multiLevelType w:val="hybridMultilevel"/>
    <w:tmpl w:val="35F2F942"/>
    <w:lvl w:ilvl="0" w:tplc="2D707534">
      <w:start w:val="1"/>
      <w:numFmt w:val="bullet"/>
      <w:lvlText w:val="–"/>
      <w:lvlJc w:val="left"/>
      <w:pPr>
        <w:ind w:left="720" w:hanging="360"/>
      </w:pPr>
      <w:rPr>
        <w:rFonts w:ascii="Arial" w:hAnsi="Arial" w:hint="default"/>
        <w:vertAlign w:val="baseline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C5202BE"/>
    <w:multiLevelType w:val="hybridMultilevel"/>
    <w:tmpl w:val="181434EC"/>
    <w:lvl w:ilvl="0" w:tplc="E8387170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Theme="minorHAnsi" w:hAnsiTheme="minorHAnsi" w:hint="default"/>
      </w:rPr>
    </w:lvl>
    <w:lvl w:ilvl="1" w:tplc="2D707534">
      <w:start w:val="1"/>
      <w:numFmt w:val="bullet"/>
      <w:lvlText w:val="–"/>
      <w:lvlJc w:val="left"/>
      <w:pPr>
        <w:tabs>
          <w:tab w:val="num" w:pos="1080"/>
        </w:tabs>
        <w:ind w:left="1080" w:hanging="360"/>
      </w:pPr>
      <w:rPr>
        <w:rFonts w:ascii="Arial" w:hAnsi="Arial" w:hint="default"/>
        <w:vertAlign w:val="baseline"/>
      </w:rPr>
    </w:lvl>
    <w:lvl w:ilvl="2" w:tplc="96DE548A" w:tentative="1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9B08E80A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52F28930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961A0E96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D66A2C9C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EBF6ED3C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A43E732E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18" w15:restartNumberingAfterBreak="0">
    <w:nsid w:val="60905200"/>
    <w:multiLevelType w:val="hybridMultilevel"/>
    <w:tmpl w:val="306CFAAE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E848CCE6">
      <w:start w:val="1"/>
      <w:numFmt w:val="bullet"/>
      <w:lvlText w:val="•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2" w:tplc="1D98C1E0" w:tentative="1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65501074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8CE48954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F18403AE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64AC78A2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69D8DD52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1706AD06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19" w15:restartNumberingAfterBreak="0">
    <w:nsid w:val="667265D9"/>
    <w:multiLevelType w:val="hybridMultilevel"/>
    <w:tmpl w:val="2AF8F218"/>
    <w:lvl w:ilvl="0" w:tplc="2CB6C51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DB64FE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47A8E2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4B4093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31CDBC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35CF7E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AA24B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EFEC22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7866E0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0" w15:restartNumberingAfterBreak="0">
    <w:nsid w:val="6A4F26BC"/>
    <w:multiLevelType w:val="hybridMultilevel"/>
    <w:tmpl w:val="77C2D52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D707534">
      <w:start w:val="1"/>
      <w:numFmt w:val="bullet"/>
      <w:lvlText w:val="–"/>
      <w:lvlJc w:val="left"/>
      <w:pPr>
        <w:ind w:left="1080" w:hanging="360"/>
      </w:pPr>
      <w:rPr>
        <w:rFonts w:ascii="Arial" w:hAnsi="Arial" w:hint="default"/>
        <w:vertAlign w:val="baseline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6D25788D"/>
    <w:multiLevelType w:val="hybridMultilevel"/>
    <w:tmpl w:val="0736E1E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2" w15:restartNumberingAfterBreak="0">
    <w:nsid w:val="71674003"/>
    <w:multiLevelType w:val="hybridMultilevel"/>
    <w:tmpl w:val="F61E888C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F41EA3A0">
      <w:start w:val="1"/>
      <w:numFmt w:val="bullet"/>
      <w:lvlText w:val="–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2" w:tplc="08090005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67743536" w:tentative="1">
      <w:start w:val="1"/>
      <w:numFmt w:val="bullet"/>
      <w:lvlText w:val="–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AB74FA64" w:tentative="1">
      <w:start w:val="1"/>
      <w:numFmt w:val="bullet"/>
      <w:lvlText w:val="–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6F2C8D02" w:tentative="1">
      <w:start w:val="1"/>
      <w:numFmt w:val="bullet"/>
      <w:lvlText w:val="–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14ECFB10" w:tentative="1">
      <w:start w:val="1"/>
      <w:numFmt w:val="bullet"/>
      <w:lvlText w:val="–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601A5AF8" w:tentative="1">
      <w:start w:val="1"/>
      <w:numFmt w:val="bullet"/>
      <w:lvlText w:val="–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5DC8263A" w:tentative="1">
      <w:start w:val="1"/>
      <w:numFmt w:val="bullet"/>
      <w:lvlText w:val="–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23" w15:restartNumberingAfterBreak="0">
    <w:nsid w:val="72CA0A8B"/>
    <w:multiLevelType w:val="hybridMultilevel"/>
    <w:tmpl w:val="54A0D7C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744F46FC"/>
    <w:multiLevelType w:val="hybridMultilevel"/>
    <w:tmpl w:val="06264CEC"/>
    <w:lvl w:ilvl="0" w:tplc="87A2EBF8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096A70E0" w:tentative="1">
      <w:start w:val="1"/>
      <w:numFmt w:val="bullet"/>
      <w:lvlText w:val="•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2" w:tplc="DF00843E" w:tentative="1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DEC25658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E7BEFD84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719024EA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6A5A9FEA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7660B4C6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7FEAC53A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25" w15:restartNumberingAfterBreak="0">
    <w:nsid w:val="77222EFD"/>
    <w:multiLevelType w:val="hybridMultilevel"/>
    <w:tmpl w:val="FD96018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D707534">
      <w:start w:val="1"/>
      <w:numFmt w:val="bullet"/>
      <w:lvlText w:val="–"/>
      <w:lvlJc w:val="left"/>
      <w:pPr>
        <w:ind w:left="1080" w:hanging="360"/>
      </w:pPr>
      <w:rPr>
        <w:rFonts w:ascii="Arial" w:hAnsi="Arial" w:hint="default"/>
        <w:vertAlign w:val="baseline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7B4B4A46"/>
    <w:multiLevelType w:val="hybridMultilevel"/>
    <w:tmpl w:val="725A5A74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5906A666">
      <w:start w:val="1"/>
      <w:numFmt w:val="bullet"/>
      <w:lvlText w:val="–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2" w:tplc="3120175C" w:tentative="1">
      <w:start w:val="1"/>
      <w:numFmt w:val="bullet"/>
      <w:lvlText w:val="–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9F04D52E" w:tentative="1">
      <w:start w:val="1"/>
      <w:numFmt w:val="bullet"/>
      <w:lvlText w:val="–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06E840FE" w:tentative="1">
      <w:start w:val="1"/>
      <w:numFmt w:val="bullet"/>
      <w:lvlText w:val="–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BB320FC4" w:tentative="1">
      <w:start w:val="1"/>
      <w:numFmt w:val="bullet"/>
      <w:lvlText w:val="–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3F5E4C1C" w:tentative="1">
      <w:start w:val="1"/>
      <w:numFmt w:val="bullet"/>
      <w:lvlText w:val="–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4936018A" w:tentative="1">
      <w:start w:val="1"/>
      <w:numFmt w:val="bullet"/>
      <w:lvlText w:val="–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8480BEFC" w:tentative="1">
      <w:start w:val="1"/>
      <w:numFmt w:val="bullet"/>
      <w:lvlText w:val="–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27" w15:restartNumberingAfterBreak="0">
    <w:nsid w:val="7C7F7016"/>
    <w:multiLevelType w:val="hybridMultilevel"/>
    <w:tmpl w:val="8696CBD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vertAlign w:val="baseline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7D657288"/>
    <w:multiLevelType w:val="hybridMultilevel"/>
    <w:tmpl w:val="398658AC"/>
    <w:lvl w:ilvl="0" w:tplc="472CEFC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C4B03232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3198054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8CDA0E5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C148648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64D49C1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9980383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E3B09174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B4C4395C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7E624091"/>
    <w:multiLevelType w:val="hybridMultilevel"/>
    <w:tmpl w:val="9900050E"/>
    <w:lvl w:ilvl="0" w:tplc="2D707534">
      <w:start w:val="1"/>
      <w:numFmt w:val="bullet"/>
      <w:lvlText w:val="–"/>
      <w:lvlJc w:val="left"/>
      <w:pPr>
        <w:ind w:left="720" w:hanging="360"/>
      </w:pPr>
      <w:rPr>
        <w:rFonts w:ascii="Arial" w:hAnsi="Arial" w:hint="default"/>
        <w:vertAlign w:val="baseline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9"/>
  </w:num>
  <w:num w:numId="2">
    <w:abstractNumId w:val="21"/>
  </w:num>
  <w:num w:numId="3">
    <w:abstractNumId w:val="25"/>
  </w:num>
  <w:num w:numId="4">
    <w:abstractNumId w:val="5"/>
  </w:num>
  <w:num w:numId="5">
    <w:abstractNumId w:val="6"/>
  </w:num>
  <w:num w:numId="6">
    <w:abstractNumId w:val="26"/>
  </w:num>
  <w:num w:numId="7">
    <w:abstractNumId w:val="9"/>
  </w:num>
  <w:num w:numId="8">
    <w:abstractNumId w:val="17"/>
  </w:num>
  <w:num w:numId="9">
    <w:abstractNumId w:val="22"/>
  </w:num>
  <w:num w:numId="10">
    <w:abstractNumId w:val="1"/>
  </w:num>
  <w:num w:numId="11">
    <w:abstractNumId w:val="14"/>
  </w:num>
  <w:num w:numId="12">
    <w:abstractNumId w:val="18"/>
  </w:num>
  <w:num w:numId="13">
    <w:abstractNumId w:val="2"/>
  </w:num>
  <w:num w:numId="14">
    <w:abstractNumId w:val="7"/>
  </w:num>
  <w:num w:numId="15">
    <w:abstractNumId w:val="24"/>
  </w:num>
  <w:num w:numId="16">
    <w:abstractNumId w:val="4"/>
  </w:num>
  <w:num w:numId="17">
    <w:abstractNumId w:val="28"/>
  </w:num>
  <w:num w:numId="18">
    <w:abstractNumId w:val="27"/>
  </w:num>
  <w:num w:numId="19">
    <w:abstractNumId w:val="3"/>
  </w:num>
  <w:num w:numId="20">
    <w:abstractNumId w:val="20"/>
  </w:num>
  <w:num w:numId="21">
    <w:abstractNumId w:val="11"/>
  </w:num>
  <w:num w:numId="22">
    <w:abstractNumId w:val="10"/>
  </w:num>
  <w:num w:numId="23">
    <w:abstractNumId w:val="19"/>
  </w:num>
  <w:num w:numId="24">
    <w:abstractNumId w:val="8"/>
  </w:num>
  <w:num w:numId="25">
    <w:abstractNumId w:val="16"/>
  </w:num>
  <w:num w:numId="26">
    <w:abstractNumId w:val="12"/>
  </w:num>
  <w:num w:numId="27">
    <w:abstractNumId w:val="0"/>
  </w:num>
  <w:num w:numId="28">
    <w:abstractNumId w:val="13"/>
  </w:num>
  <w:num w:numId="29">
    <w:abstractNumId w:val="23"/>
  </w:num>
  <w:num w:numId="30">
    <w:abstractNumId w:val="15"/>
  </w:num>
  <w:numIdMacAtCleanup w:val="1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USTOMIZED for Clinical Cancer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pr02rfk9xwfne0v5r5v59xwf2sfz2ss5rd&quot;&gt;AZOncologyMSS@circlescienceglobal.com&lt;record-ids&gt;&lt;item&gt;170&lt;/item&gt;&lt;item&gt;200&lt;/item&gt;&lt;item&gt;214&lt;/item&gt;&lt;item&gt;368&lt;/item&gt;&lt;item&gt;369&lt;/item&gt;&lt;item&gt;382&lt;/item&gt;&lt;item&gt;508&lt;/item&gt;&lt;item&gt;645&lt;/item&gt;&lt;/record-ids&gt;&lt;/item&gt;&lt;/Libraries&gt;"/>
  </w:docVars>
  <w:rsids>
    <w:rsidRoot w:val="00C715F3"/>
    <w:rsid w:val="00000C58"/>
    <w:rsid w:val="00002AE7"/>
    <w:rsid w:val="00002DD2"/>
    <w:rsid w:val="00003759"/>
    <w:rsid w:val="00004131"/>
    <w:rsid w:val="00004B5B"/>
    <w:rsid w:val="00007145"/>
    <w:rsid w:val="00010141"/>
    <w:rsid w:val="00010E52"/>
    <w:rsid w:val="00011815"/>
    <w:rsid w:val="0001186C"/>
    <w:rsid w:val="00014B5A"/>
    <w:rsid w:val="00014C8A"/>
    <w:rsid w:val="00015727"/>
    <w:rsid w:val="00015D4F"/>
    <w:rsid w:val="00015DC4"/>
    <w:rsid w:val="00016089"/>
    <w:rsid w:val="000160BA"/>
    <w:rsid w:val="0002723E"/>
    <w:rsid w:val="0002751B"/>
    <w:rsid w:val="00030D63"/>
    <w:rsid w:val="00032E5E"/>
    <w:rsid w:val="00032EAC"/>
    <w:rsid w:val="000343D7"/>
    <w:rsid w:val="0004117B"/>
    <w:rsid w:val="00044301"/>
    <w:rsid w:val="0005181F"/>
    <w:rsid w:val="0005524E"/>
    <w:rsid w:val="00055E25"/>
    <w:rsid w:val="0005649D"/>
    <w:rsid w:val="00060414"/>
    <w:rsid w:val="00063E53"/>
    <w:rsid w:val="00064359"/>
    <w:rsid w:val="00064BD6"/>
    <w:rsid w:val="0006621A"/>
    <w:rsid w:val="00067AA4"/>
    <w:rsid w:val="00067F22"/>
    <w:rsid w:val="00072438"/>
    <w:rsid w:val="00072543"/>
    <w:rsid w:val="0007408B"/>
    <w:rsid w:val="0007453C"/>
    <w:rsid w:val="000748FB"/>
    <w:rsid w:val="00074A81"/>
    <w:rsid w:val="00075FE6"/>
    <w:rsid w:val="0007635C"/>
    <w:rsid w:val="00076986"/>
    <w:rsid w:val="0008071F"/>
    <w:rsid w:val="00083C91"/>
    <w:rsid w:val="000852AE"/>
    <w:rsid w:val="00086A77"/>
    <w:rsid w:val="00092B3B"/>
    <w:rsid w:val="00094B0B"/>
    <w:rsid w:val="00095215"/>
    <w:rsid w:val="000952D5"/>
    <w:rsid w:val="00095861"/>
    <w:rsid w:val="00096071"/>
    <w:rsid w:val="00096ECA"/>
    <w:rsid w:val="00097A82"/>
    <w:rsid w:val="000A2F7F"/>
    <w:rsid w:val="000A5F58"/>
    <w:rsid w:val="000A7BBC"/>
    <w:rsid w:val="000B3A6E"/>
    <w:rsid w:val="000B46C1"/>
    <w:rsid w:val="000B659A"/>
    <w:rsid w:val="000B7276"/>
    <w:rsid w:val="000B7A15"/>
    <w:rsid w:val="000B7B4A"/>
    <w:rsid w:val="000C15C8"/>
    <w:rsid w:val="000C2359"/>
    <w:rsid w:val="000C2421"/>
    <w:rsid w:val="000C27B2"/>
    <w:rsid w:val="000C3156"/>
    <w:rsid w:val="000C3544"/>
    <w:rsid w:val="000C3772"/>
    <w:rsid w:val="000C6563"/>
    <w:rsid w:val="000C777A"/>
    <w:rsid w:val="000D005D"/>
    <w:rsid w:val="000D14FE"/>
    <w:rsid w:val="000D2AA8"/>
    <w:rsid w:val="000D6AD2"/>
    <w:rsid w:val="000D7405"/>
    <w:rsid w:val="000E3565"/>
    <w:rsid w:val="000E7C77"/>
    <w:rsid w:val="000F0284"/>
    <w:rsid w:val="000F0EB0"/>
    <w:rsid w:val="000F1A56"/>
    <w:rsid w:val="000F447C"/>
    <w:rsid w:val="000F5A16"/>
    <w:rsid w:val="000F6479"/>
    <w:rsid w:val="000F79F1"/>
    <w:rsid w:val="001002E4"/>
    <w:rsid w:val="001003AE"/>
    <w:rsid w:val="00100835"/>
    <w:rsid w:val="00101893"/>
    <w:rsid w:val="00101DD3"/>
    <w:rsid w:val="00103691"/>
    <w:rsid w:val="001046AE"/>
    <w:rsid w:val="00106D56"/>
    <w:rsid w:val="00113FB5"/>
    <w:rsid w:val="001141F4"/>
    <w:rsid w:val="0011446F"/>
    <w:rsid w:val="001153F0"/>
    <w:rsid w:val="00120182"/>
    <w:rsid w:val="00123DDB"/>
    <w:rsid w:val="00124D06"/>
    <w:rsid w:val="00125A64"/>
    <w:rsid w:val="00134D94"/>
    <w:rsid w:val="00135FCB"/>
    <w:rsid w:val="001377AA"/>
    <w:rsid w:val="00141265"/>
    <w:rsid w:val="0014129E"/>
    <w:rsid w:val="00142179"/>
    <w:rsid w:val="001423EE"/>
    <w:rsid w:val="00150516"/>
    <w:rsid w:val="00151E32"/>
    <w:rsid w:val="001536CE"/>
    <w:rsid w:val="001537C2"/>
    <w:rsid w:val="00153827"/>
    <w:rsid w:val="00153AD6"/>
    <w:rsid w:val="00154C04"/>
    <w:rsid w:val="00154D15"/>
    <w:rsid w:val="001559B8"/>
    <w:rsid w:val="00157D9A"/>
    <w:rsid w:val="001623FD"/>
    <w:rsid w:val="00162EE1"/>
    <w:rsid w:val="001636BB"/>
    <w:rsid w:val="00165134"/>
    <w:rsid w:val="00165449"/>
    <w:rsid w:val="00165BC1"/>
    <w:rsid w:val="0017039F"/>
    <w:rsid w:val="00172907"/>
    <w:rsid w:val="00174F90"/>
    <w:rsid w:val="001759A7"/>
    <w:rsid w:val="00180AD6"/>
    <w:rsid w:val="00180D8E"/>
    <w:rsid w:val="0018139D"/>
    <w:rsid w:val="00183EFF"/>
    <w:rsid w:val="00185793"/>
    <w:rsid w:val="001867DE"/>
    <w:rsid w:val="00190D70"/>
    <w:rsid w:val="00192E64"/>
    <w:rsid w:val="001940C6"/>
    <w:rsid w:val="001945FC"/>
    <w:rsid w:val="001A0C0C"/>
    <w:rsid w:val="001A1107"/>
    <w:rsid w:val="001A218D"/>
    <w:rsid w:val="001A38D7"/>
    <w:rsid w:val="001B1EDE"/>
    <w:rsid w:val="001B2A0B"/>
    <w:rsid w:val="001B4B6D"/>
    <w:rsid w:val="001B6A90"/>
    <w:rsid w:val="001C07B1"/>
    <w:rsid w:val="001C27E9"/>
    <w:rsid w:val="001C73E8"/>
    <w:rsid w:val="001D0060"/>
    <w:rsid w:val="001D375B"/>
    <w:rsid w:val="001D40A8"/>
    <w:rsid w:val="001E05D3"/>
    <w:rsid w:val="001E09C7"/>
    <w:rsid w:val="001E11E5"/>
    <w:rsid w:val="001E203F"/>
    <w:rsid w:val="001E4373"/>
    <w:rsid w:val="001E4EAE"/>
    <w:rsid w:val="001E7B08"/>
    <w:rsid w:val="001F0783"/>
    <w:rsid w:val="001F0D38"/>
    <w:rsid w:val="001F13CB"/>
    <w:rsid w:val="001F1846"/>
    <w:rsid w:val="001F3AD7"/>
    <w:rsid w:val="001F51B2"/>
    <w:rsid w:val="001F7D7F"/>
    <w:rsid w:val="0020098A"/>
    <w:rsid w:val="00201153"/>
    <w:rsid w:val="00202E4B"/>
    <w:rsid w:val="00203236"/>
    <w:rsid w:val="0020649C"/>
    <w:rsid w:val="00212728"/>
    <w:rsid w:val="00213BFF"/>
    <w:rsid w:val="00213CB2"/>
    <w:rsid w:val="00221CA9"/>
    <w:rsid w:val="00221D41"/>
    <w:rsid w:val="002222FF"/>
    <w:rsid w:val="00222F49"/>
    <w:rsid w:val="00224FBE"/>
    <w:rsid w:val="0022527D"/>
    <w:rsid w:val="00226416"/>
    <w:rsid w:val="00230112"/>
    <w:rsid w:val="002317EC"/>
    <w:rsid w:val="00231C25"/>
    <w:rsid w:val="00232E03"/>
    <w:rsid w:val="002349D5"/>
    <w:rsid w:val="0023519F"/>
    <w:rsid w:val="002351AD"/>
    <w:rsid w:val="00236D3A"/>
    <w:rsid w:val="002418FD"/>
    <w:rsid w:val="00242D41"/>
    <w:rsid w:val="00243638"/>
    <w:rsid w:val="00245A47"/>
    <w:rsid w:val="002469E5"/>
    <w:rsid w:val="00246B7D"/>
    <w:rsid w:val="002517DE"/>
    <w:rsid w:val="00252C43"/>
    <w:rsid w:val="002530D0"/>
    <w:rsid w:val="002536EC"/>
    <w:rsid w:val="00253B42"/>
    <w:rsid w:val="00253CD8"/>
    <w:rsid w:val="00254CE9"/>
    <w:rsid w:val="002570C4"/>
    <w:rsid w:val="00257899"/>
    <w:rsid w:val="00260A84"/>
    <w:rsid w:val="002611AC"/>
    <w:rsid w:val="002624E2"/>
    <w:rsid w:val="002635FA"/>
    <w:rsid w:val="00263747"/>
    <w:rsid w:val="00263EB1"/>
    <w:rsid w:val="002648E4"/>
    <w:rsid w:val="002653FE"/>
    <w:rsid w:val="00265CA6"/>
    <w:rsid w:val="002675EA"/>
    <w:rsid w:val="002677A6"/>
    <w:rsid w:val="00270A94"/>
    <w:rsid w:val="00272973"/>
    <w:rsid w:val="0027365A"/>
    <w:rsid w:val="00275849"/>
    <w:rsid w:val="00275AD5"/>
    <w:rsid w:val="00275BA8"/>
    <w:rsid w:val="00276461"/>
    <w:rsid w:val="002832B2"/>
    <w:rsid w:val="0028420B"/>
    <w:rsid w:val="0028432A"/>
    <w:rsid w:val="002918A0"/>
    <w:rsid w:val="0029255E"/>
    <w:rsid w:val="0029266F"/>
    <w:rsid w:val="002928FC"/>
    <w:rsid w:val="00293C79"/>
    <w:rsid w:val="002949E2"/>
    <w:rsid w:val="00294FF5"/>
    <w:rsid w:val="00295030"/>
    <w:rsid w:val="00295B2A"/>
    <w:rsid w:val="002A27EB"/>
    <w:rsid w:val="002A38B5"/>
    <w:rsid w:val="002A4700"/>
    <w:rsid w:val="002A6794"/>
    <w:rsid w:val="002A6841"/>
    <w:rsid w:val="002A6EFD"/>
    <w:rsid w:val="002B1662"/>
    <w:rsid w:val="002B2A24"/>
    <w:rsid w:val="002B340C"/>
    <w:rsid w:val="002B476F"/>
    <w:rsid w:val="002B5932"/>
    <w:rsid w:val="002B7AB5"/>
    <w:rsid w:val="002C0123"/>
    <w:rsid w:val="002C0849"/>
    <w:rsid w:val="002C2260"/>
    <w:rsid w:val="002C3968"/>
    <w:rsid w:val="002C4EC0"/>
    <w:rsid w:val="002C7381"/>
    <w:rsid w:val="002C79B3"/>
    <w:rsid w:val="002D105F"/>
    <w:rsid w:val="002D289C"/>
    <w:rsid w:val="002D5000"/>
    <w:rsid w:val="002D571C"/>
    <w:rsid w:val="002D5F27"/>
    <w:rsid w:val="002D6795"/>
    <w:rsid w:val="002E3EF8"/>
    <w:rsid w:val="002E4EB4"/>
    <w:rsid w:val="002E539C"/>
    <w:rsid w:val="002E5CAB"/>
    <w:rsid w:val="002E5F94"/>
    <w:rsid w:val="002E671E"/>
    <w:rsid w:val="002E6A0A"/>
    <w:rsid w:val="002E7EBE"/>
    <w:rsid w:val="002F04EB"/>
    <w:rsid w:val="002F1601"/>
    <w:rsid w:val="002F1D1F"/>
    <w:rsid w:val="002F2390"/>
    <w:rsid w:val="002F2428"/>
    <w:rsid w:val="002F2E6C"/>
    <w:rsid w:val="002F3BA8"/>
    <w:rsid w:val="002F5713"/>
    <w:rsid w:val="002F605B"/>
    <w:rsid w:val="002F649A"/>
    <w:rsid w:val="002F68BF"/>
    <w:rsid w:val="002F6BE7"/>
    <w:rsid w:val="00303BD3"/>
    <w:rsid w:val="003060C3"/>
    <w:rsid w:val="00307914"/>
    <w:rsid w:val="003122DF"/>
    <w:rsid w:val="003146D1"/>
    <w:rsid w:val="003147B4"/>
    <w:rsid w:val="003149B2"/>
    <w:rsid w:val="00316004"/>
    <w:rsid w:val="00316A8E"/>
    <w:rsid w:val="00316C95"/>
    <w:rsid w:val="00320D20"/>
    <w:rsid w:val="00324877"/>
    <w:rsid w:val="003259D0"/>
    <w:rsid w:val="003303EE"/>
    <w:rsid w:val="00330FAE"/>
    <w:rsid w:val="0033331D"/>
    <w:rsid w:val="0033437F"/>
    <w:rsid w:val="00335936"/>
    <w:rsid w:val="003371B2"/>
    <w:rsid w:val="003402C5"/>
    <w:rsid w:val="0034103A"/>
    <w:rsid w:val="003417C7"/>
    <w:rsid w:val="00341E09"/>
    <w:rsid w:val="00342F05"/>
    <w:rsid w:val="00343DB8"/>
    <w:rsid w:val="003461D1"/>
    <w:rsid w:val="00347570"/>
    <w:rsid w:val="003479DB"/>
    <w:rsid w:val="003514FB"/>
    <w:rsid w:val="00352E87"/>
    <w:rsid w:val="00354630"/>
    <w:rsid w:val="003564C1"/>
    <w:rsid w:val="003569F1"/>
    <w:rsid w:val="00357126"/>
    <w:rsid w:val="00357A5E"/>
    <w:rsid w:val="003618FC"/>
    <w:rsid w:val="00361F8B"/>
    <w:rsid w:val="00364266"/>
    <w:rsid w:val="00366BAA"/>
    <w:rsid w:val="0036784C"/>
    <w:rsid w:val="00370BC0"/>
    <w:rsid w:val="003722B8"/>
    <w:rsid w:val="0037363A"/>
    <w:rsid w:val="00375C37"/>
    <w:rsid w:val="00376459"/>
    <w:rsid w:val="00376921"/>
    <w:rsid w:val="00380ACF"/>
    <w:rsid w:val="00380F29"/>
    <w:rsid w:val="00381426"/>
    <w:rsid w:val="00381A59"/>
    <w:rsid w:val="00381BC0"/>
    <w:rsid w:val="00381C9D"/>
    <w:rsid w:val="00382976"/>
    <w:rsid w:val="00384CCE"/>
    <w:rsid w:val="00386162"/>
    <w:rsid w:val="00386E45"/>
    <w:rsid w:val="00393DA0"/>
    <w:rsid w:val="003A002D"/>
    <w:rsid w:val="003A1A01"/>
    <w:rsid w:val="003A71BC"/>
    <w:rsid w:val="003A7EF9"/>
    <w:rsid w:val="003B6605"/>
    <w:rsid w:val="003B71B7"/>
    <w:rsid w:val="003C2681"/>
    <w:rsid w:val="003C39BF"/>
    <w:rsid w:val="003C42A3"/>
    <w:rsid w:val="003C4BC4"/>
    <w:rsid w:val="003C681C"/>
    <w:rsid w:val="003D4AD6"/>
    <w:rsid w:val="003D4AE6"/>
    <w:rsid w:val="003D6CBB"/>
    <w:rsid w:val="003E19EF"/>
    <w:rsid w:val="003E1B66"/>
    <w:rsid w:val="003E2881"/>
    <w:rsid w:val="003E3949"/>
    <w:rsid w:val="003E3C49"/>
    <w:rsid w:val="003E47D9"/>
    <w:rsid w:val="003E6865"/>
    <w:rsid w:val="003E7F4C"/>
    <w:rsid w:val="003F2E34"/>
    <w:rsid w:val="003F2E64"/>
    <w:rsid w:val="003F44DF"/>
    <w:rsid w:val="00400983"/>
    <w:rsid w:val="00400D99"/>
    <w:rsid w:val="0040210F"/>
    <w:rsid w:val="004072F2"/>
    <w:rsid w:val="00410F90"/>
    <w:rsid w:val="0041101F"/>
    <w:rsid w:val="00412315"/>
    <w:rsid w:val="00412D5C"/>
    <w:rsid w:val="0041429A"/>
    <w:rsid w:val="0041437D"/>
    <w:rsid w:val="00417676"/>
    <w:rsid w:val="004259CE"/>
    <w:rsid w:val="00425B2D"/>
    <w:rsid w:val="00426FC9"/>
    <w:rsid w:val="00427215"/>
    <w:rsid w:val="00431C53"/>
    <w:rsid w:val="004332D1"/>
    <w:rsid w:val="0043399A"/>
    <w:rsid w:val="00433ACE"/>
    <w:rsid w:val="00434C6E"/>
    <w:rsid w:val="00436D97"/>
    <w:rsid w:val="00437720"/>
    <w:rsid w:val="00442ACF"/>
    <w:rsid w:val="00447245"/>
    <w:rsid w:val="00451731"/>
    <w:rsid w:val="00454100"/>
    <w:rsid w:val="004552E9"/>
    <w:rsid w:val="004579C8"/>
    <w:rsid w:val="00461275"/>
    <w:rsid w:val="00462E5B"/>
    <w:rsid w:val="00464D77"/>
    <w:rsid w:val="00464E63"/>
    <w:rsid w:val="00465576"/>
    <w:rsid w:val="00465FD9"/>
    <w:rsid w:val="00467DB3"/>
    <w:rsid w:val="00473275"/>
    <w:rsid w:val="00474D5C"/>
    <w:rsid w:val="004758F3"/>
    <w:rsid w:val="00476241"/>
    <w:rsid w:val="00476BD2"/>
    <w:rsid w:val="0048110C"/>
    <w:rsid w:val="00482E8D"/>
    <w:rsid w:val="004830F2"/>
    <w:rsid w:val="004836F0"/>
    <w:rsid w:val="00483DB8"/>
    <w:rsid w:val="0048658B"/>
    <w:rsid w:val="00487792"/>
    <w:rsid w:val="004904A0"/>
    <w:rsid w:val="004912E6"/>
    <w:rsid w:val="00491B7D"/>
    <w:rsid w:val="004944CF"/>
    <w:rsid w:val="0049598D"/>
    <w:rsid w:val="00495CBB"/>
    <w:rsid w:val="004A31C0"/>
    <w:rsid w:val="004A5519"/>
    <w:rsid w:val="004A5F12"/>
    <w:rsid w:val="004A64F0"/>
    <w:rsid w:val="004B3657"/>
    <w:rsid w:val="004B3C6B"/>
    <w:rsid w:val="004B4480"/>
    <w:rsid w:val="004B7046"/>
    <w:rsid w:val="004C2C36"/>
    <w:rsid w:val="004C5A14"/>
    <w:rsid w:val="004C6036"/>
    <w:rsid w:val="004C700C"/>
    <w:rsid w:val="004C7932"/>
    <w:rsid w:val="004D0077"/>
    <w:rsid w:val="004D0782"/>
    <w:rsid w:val="004D1135"/>
    <w:rsid w:val="004D4AA7"/>
    <w:rsid w:val="004D4DF3"/>
    <w:rsid w:val="004D5E99"/>
    <w:rsid w:val="004D6E71"/>
    <w:rsid w:val="004D7B40"/>
    <w:rsid w:val="004E0001"/>
    <w:rsid w:val="004E26D2"/>
    <w:rsid w:val="004E2718"/>
    <w:rsid w:val="004E3BEE"/>
    <w:rsid w:val="004E3FFD"/>
    <w:rsid w:val="004E4D68"/>
    <w:rsid w:val="004E7A6A"/>
    <w:rsid w:val="004F0540"/>
    <w:rsid w:val="004F1BB4"/>
    <w:rsid w:val="004F2208"/>
    <w:rsid w:val="004F65D3"/>
    <w:rsid w:val="00500693"/>
    <w:rsid w:val="0050283A"/>
    <w:rsid w:val="00505D7A"/>
    <w:rsid w:val="0050717B"/>
    <w:rsid w:val="00507186"/>
    <w:rsid w:val="0051337D"/>
    <w:rsid w:val="00513A3C"/>
    <w:rsid w:val="005242C5"/>
    <w:rsid w:val="0053007D"/>
    <w:rsid w:val="00532043"/>
    <w:rsid w:val="00533231"/>
    <w:rsid w:val="005345B2"/>
    <w:rsid w:val="00535F8A"/>
    <w:rsid w:val="005403DA"/>
    <w:rsid w:val="0054174B"/>
    <w:rsid w:val="00541BBB"/>
    <w:rsid w:val="00541F2A"/>
    <w:rsid w:val="005430E6"/>
    <w:rsid w:val="00545BF4"/>
    <w:rsid w:val="0054674B"/>
    <w:rsid w:val="00551C7F"/>
    <w:rsid w:val="00551E5A"/>
    <w:rsid w:val="00555E07"/>
    <w:rsid w:val="005567DC"/>
    <w:rsid w:val="00557C2B"/>
    <w:rsid w:val="00560FA5"/>
    <w:rsid w:val="00561587"/>
    <w:rsid w:val="005627A6"/>
    <w:rsid w:val="00563C53"/>
    <w:rsid w:val="00565A05"/>
    <w:rsid w:val="00566428"/>
    <w:rsid w:val="00570B72"/>
    <w:rsid w:val="00576A6F"/>
    <w:rsid w:val="00577101"/>
    <w:rsid w:val="00580DBB"/>
    <w:rsid w:val="0058129D"/>
    <w:rsid w:val="00583817"/>
    <w:rsid w:val="00583D5C"/>
    <w:rsid w:val="00584624"/>
    <w:rsid w:val="00585A95"/>
    <w:rsid w:val="00593E21"/>
    <w:rsid w:val="0059412E"/>
    <w:rsid w:val="00594E79"/>
    <w:rsid w:val="00597F8D"/>
    <w:rsid w:val="005A18AD"/>
    <w:rsid w:val="005A26AF"/>
    <w:rsid w:val="005A491C"/>
    <w:rsid w:val="005A5E7F"/>
    <w:rsid w:val="005A6A3E"/>
    <w:rsid w:val="005A771F"/>
    <w:rsid w:val="005A7DF3"/>
    <w:rsid w:val="005B253C"/>
    <w:rsid w:val="005B2D89"/>
    <w:rsid w:val="005B2EB0"/>
    <w:rsid w:val="005B4284"/>
    <w:rsid w:val="005B59B2"/>
    <w:rsid w:val="005B5AD8"/>
    <w:rsid w:val="005B682E"/>
    <w:rsid w:val="005C1856"/>
    <w:rsid w:val="005C1CE0"/>
    <w:rsid w:val="005C3883"/>
    <w:rsid w:val="005C6962"/>
    <w:rsid w:val="005C6C3C"/>
    <w:rsid w:val="005C70B9"/>
    <w:rsid w:val="005C7903"/>
    <w:rsid w:val="005D0E71"/>
    <w:rsid w:val="005D2EAC"/>
    <w:rsid w:val="005D3280"/>
    <w:rsid w:val="005D32BF"/>
    <w:rsid w:val="005D4F03"/>
    <w:rsid w:val="005D7328"/>
    <w:rsid w:val="005E1EA2"/>
    <w:rsid w:val="005E2449"/>
    <w:rsid w:val="005E25BF"/>
    <w:rsid w:val="005E32F9"/>
    <w:rsid w:val="005E33C3"/>
    <w:rsid w:val="005E5915"/>
    <w:rsid w:val="005E5B04"/>
    <w:rsid w:val="005F0BA4"/>
    <w:rsid w:val="005F3995"/>
    <w:rsid w:val="005F3BA5"/>
    <w:rsid w:val="005F47DD"/>
    <w:rsid w:val="005F5A09"/>
    <w:rsid w:val="006029F1"/>
    <w:rsid w:val="0060473A"/>
    <w:rsid w:val="00605DDF"/>
    <w:rsid w:val="00606D22"/>
    <w:rsid w:val="00607C5F"/>
    <w:rsid w:val="00610E52"/>
    <w:rsid w:val="00611870"/>
    <w:rsid w:val="00611BA3"/>
    <w:rsid w:val="006151A3"/>
    <w:rsid w:val="006206F0"/>
    <w:rsid w:val="00623A3F"/>
    <w:rsid w:val="0062407C"/>
    <w:rsid w:val="0062474A"/>
    <w:rsid w:val="00625873"/>
    <w:rsid w:val="00625E7E"/>
    <w:rsid w:val="00626145"/>
    <w:rsid w:val="0062688A"/>
    <w:rsid w:val="00630654"/>
    <w:rsid w:val="006309C5"/>
    <w:rsid w:val="00630FAC"/>
    <w:rsid w:val="00631F4A"/>
    <w:rsid w:val="0063317A"/>
    <w:rsid w:val="00633278"/>
    <w:rsid w:val="00637771"/>
    <w:rsid w:val="006377AC"/>
    <w:rsid w:val="00637D1D"/>
    <w:rsid w:val="0064469E"/>
    <w:rsid w:val="00644C24"/>
    <w:rsid w:val="00646DC4"/>
    <w:rsid w:val="00646F92"/>
    <w:rsid w:val="00650813"/>
    <w:rsid w:val="0065183E"/>
    <w:rsid w:val="0065397C"/>
    <w:rsid w:val="006565CF"/>
    <w:rsid w:val="00656F0D"/>
    <w:rsid w:val="0065777A"/>
    <w:rsid w:val="00657C9A"/>
    <w:rsid w:val="00660FA9"/>
    <w:rsid w:val="006617F7"/>
    <w:rsid w:val="006623C3"/>
    <w:rsid w:val="006648D6"/>
    <w:rsid w:val="00671299"/>
    <w:rsid w:val="00672496"/>
    <w:rsid w:val="00676A14"/>
    <w:rsid w:val="00677E99"/>
    <w:rsid w:val="006811DD"/>
    <w:rsid w:val="00682C54"/>
    <w:rsid w:val="00682FD9"/>
    <w:rsid w:val="00685D2B"/>
    <w:rsid w:val="00686343"/>
    <w:rsid w:val="006863C9"/>
    <w:rsid w:val="0068716A"/>
    <w:rsid w:val="00690C65"/>
    <w:rsid w:val="006929E9"/>
    <w:rsid w:val="00694EB9"/>
    <w:rsid w:val="0069576A"/>
    <w:rsid w:val="00697F54"/>
    <w:rsid w:val="006A16F6"/>
    <w:rsid w:val="006A49BC"/>
    <w:rsid w:val="006A6CBB"/>
    <w:rsid w:val="006B13EA"/>
    <w:rsid w:val="006B2497"/>
    <w:rsid w:val="006B44D7"/>
    <w:rsid w:val="006B78CE"/>
    <w:rsid w:val="006B7F76"/>
    <w:rsid w:val="006C040C"/>
    <w:rsid w:val="006C1544"/>
    <w:rsid w:val="006C440F"/>
    <w:rsid w:val="006C61E1"/>
    <w:rsid w:val="006C6A00"/>
    <w:rsid w:val="006D19FD"/>
    <w:rsid w:val="006D1A22"/>
    <w:rsid w:val="006D1EFE"/>
    <w:rsid w:val="006D2236"/>
    <w:rsid w:val="006D303F"/>
    <w:rsid w:val="006D31EB"/>
    <w:rsid w:val="006D4C01"/>
    <w:rsid w:val="006D636E"/>
    <w:rsid w:val="006D64F6"/>
    <w:rsid w:val="006D6C82"/>
    <w:rsid w:val="006E57F6"/>
    <w:rsid w:val="006F10AE"/>
    <w:rsid w:val="006F185D"/>
    <w:rsid w:val="006F1B2F"/>
    <w:rsid w:val="006F356D"/>
    <w:rsid w:val="006F4CB0"/>
    <w:rsid w:val="006F6126"/>
    <w:rsid w:val="006F75CF"/>
    <w:rsid w:val="006F7F7C"/>
    <w:rsid w:val="007051BD"/>
    <w:rsid w:val="00710113"/>
    <w:rsid w:val="00711949"/>
    <w:rsid w:val="007133AA"/>
    <w:rsid w:val="00713669"/>
    <w:rsid w:val="007136C1"/>
    <w:rsid w:val="007147BE"/>
    <w:rsid w:val="00715B77"/>
    <w:rsid w:val="00716926"/>
    <w:rsid w:val="00717453"/>
    <w:rsid w:val="00720D68"/>
    <w:rsid w:val="007214A6"/>
    <w:rsid w:val="007221C3"/>
    <w:rsid w:val="00722317"/>
    <w:rsid w:val="00722621"/>
    <w:rsid w:val="0072281A"/>
    <w:rsid w:val="0072281F"/>
    <w:rsid w:val="0072470A"/>
    <w:rsid w:val="007256C0"/>
    <w:rsid w:val="00725721"/>
    <w:rsid w:val="00725CC3"/>
    <w:rsid w:val="00726775"/>
    <w:rsid w:val="00727DEA"/>
    <w:rsid w:val="007341F1"/>
    <w:rsid w:val="00735B01"/>
    <w:rsid w:val="00740CE7"/>
    <w:rsid w:val="00741913"/>
    <w:rsid w:val="007420F1"/>
    <w:rsid w:val="00742A9A"/>
    <w:rsid w:val="00742D9F"/>
    <w:rsid w:val="00742F30"/>
    <w:rsid w:val="007430FC"/>
    <w:rsid w:val="007446E4"/>
    <w:rsid w:val="00745133"/>
    <w:rsid w:val="00746368"/>
    <w:rsid w:val="0075609F"/>
    <w:rsid w:val="00760635"/>
    <w:rsid w:val="00763702"/>
    <w:rsid w:val="0076385A"/>
    <w:rsid w:val="00763A19"/>
    <w:rsid w:val="00767040"/>
    <w:rsid w:val="00774294"/>
    <w:rsid w:val="00774456"/>
    <w:rsid w:val="00780B7B"/>
    <w:rsid w:val="00781F5A"/>
    <w:rsid w:val="0078235A"/>
    <w:rsid w:val="00787C8C"/>
    <w:rsid w:val="00787E5D"/>
    <w:rsid w:val="00787E98"/>
    <w:rsid w:val="007902AB"/>
    <w:rsid w:val="0079035A"/>
    <w:rsid w:val="00793161"/>
    <w:rsid w:val="00794E52"/>
    <w:rsid w:val="007969BA"/>
    <w:rsid w:val="007975F1"/>
    <w:rsid w:val="007A3997"/>
    <w:rsid w:val="007A3A06"/>
    <w:rsid w:val="007A53AA"/>
    <w:rsid w:val="007A6D8F"/>
    <w:rsid w:val="007A77DD"/>
    <w:rsid w:val="007B0152"/>
    <w:rsid w:val="007B2CDB"/>
    <w:rsid w:val="007B31BE"/>
    <w:rsid w:val="007B330E"/>
    <w:rsid w:val="007B4BB2"/>
    <w:rsid w:val="007B5740"/>
    <w:rsid w:val="007B7C55"/>
    <w:rsid w:val="007C03DB"/>
    <w:rsid w:val="007C1E25"/>
    <w:rsid w:val="007C4150"/>
    <w:rsid w:val="007C4CBE"/>
    <w:rsid w:val="007C6152"/>
    <w:rsid w:val="007C74E8"/>
    <w:rsid w:val="007D0AE0"/>
    <w:rsid w:val="007D1E1F"/>
    <w:rsid w:val="007D3ABD"/>
    <w:rsid w:val="007D3F15"/>
    <w:rsid w:val="007D4384"/>
    <w:rsid w:val="007D5ABB"/>
    <w:rsid w:val="007D6368"/>
    <w:rsid w:val="007D68E1"/>
    <w:rsid w:val="007E5472"/>
    <w:rsid w:val="007E5901"/>
    <w:rsid w:val="007E5F1F"/>
    <w:rsid w:val="007E5F44"/>
    <w:rsid w:val="007E740D"/>
    <w:rsid w:val="007F2645"/>
    <w:rsid w:val="007F4177"/>
    <w:rsid w:val="007F6D41"/>
    <w:rsid w:val="007F7D9C"/>
    <w:rsid w:val="00803CDC"/>
    <w:rsid w:val="00803EE0"/>
    <w:rsid w:val="00805C0F"/>
    <w:rsid w:val="00806077"/>
    <w:rsid w:val="0080790D"/>
    <w:rsid w:val="00807EFF"/>
    <w:rsid w:val="00810C1A"/>
    <w:rsid w:val="00810CB8"/>
    <w:rsid w:val="008115E7"/>
    <w:rsid w:val="00813371"/>
    <w:rsid w:val="00813623"/>
    <w:rsid w:val="00815949"/>
    <w:rsid w:val="008170C8"/>
    <w:rsid w:val="00822A9A"/>
    <w:rsid w:val="00823BC3"/>
    <w:rsid w:val="008240F4"/>
    <w:rsid w:val="00824183"/>
    <w:rsid w:val="008245B6"/>
    <w:rsid w:val="00824D99"/>
    <w:rsid w:val="008254A8"/>
    <w:rsid w:val="008264BC"/>
    <w:rsid w:val="00826BAB"/>
    <w:rsid w:val="008325EB"/>
    <w:rsid w:val="008330F7"/>
    <w:rsid w:val="0083484D"/>
    <w:rsid w:val="0083712C"/>
    <w:rsid w:val="00841988"/>
    <w:rsid w:val="00846652"/>
    <w:rsid w:val="0084718F"/>
    <w:rsid w:val="008474D1"/>
    <w:rsid w:val="00850056"/>
    <w:rsid w:val="00850E96"/>
    <w:rsid w:val="00852568"/>
    <w:rsid w:val="0085332B"/>
    <w:rsid w:val="008554D0"/>
    <w:rsid w:val="00857013"/>
    <w:rsid w:val="00857CEA"/>
    <w:rsid w:val="00861B0D"/>
    <w:rsid w:val="00862788"/>
    <w:rsid w:val="0086432F"/>
    <w:rsid w:val="00864BA2"/>
    <w:rsid w:val="0086787C"/>
    <w:rsid w:val="008701AC"/>
    <w:rsid w:val="008703EA"/>
    <w:rsid w:val="00870579"/>
    <w:rsid w:val="0087240E"/>
    <w:rsid w:val="008751D5"/>
    <w:rsid w:val="00875614"/>
    <w:rsid w:val="00877423"/>
    <w:rsid w:val="0088023C"/>
    <w:rsid w:val="00880E51"/>
    <w:rsid w:val="00881C7D"/>
    <w:rsid w:val="00881D2F"/>
    <w:rsid w:val="0088206C"/>
    <w:rsid w:val="008838F2"/>
    <w:rsid w:val="0088445C"/>
    <w:rsid w:val="0088587D"/>
    <w:rsid w:val="00885B62"/>
    <w:rsid w:val="00886F39"/>
    <w:rsid w:val="0089120B"/>
    <w:rsid w:val="00891512"/>
    <w:rsid w:val="0089190C"/>
    <w:rsid w:val="008948E6"/>
    <w:rsid w:val="00896F78"/>
    <w:rsid w:val="00897541"/>
    <w:rsid w:val="00897CAD"/>
    <w:rsid w:val="008A1E09"/>
    <w:rsid w:val="008A1FF4"/>
    <w:rsid w:val="008A22EA"/>
    <w:rsid w:val="008A2793"/>
    <w:rsid w:val="008A2E80"/>
    <w:rsid w:val="008A425C"/>
    <w:rsid w:val="008A4310"/>
    <w:rsid w:val="008B04F2"/>
    <w:rsid w:val="008B2151"/>
    <w:rsid w:val="008B3A4D"/>
    <w:rsid w:val="008B6558"/>
    <w:rsid w:val="008B6895"/>
    <w:rsid w:val="008C0DCD"/>
    <w:rsid w:val="008C27E7"/>
    <w:rsid w:val="008C39CC"/>
    <w:rsid w:val="008C52F1"/>
    <w:rsid w:val="008C5D05"/>
    <w:rsid w:val="008C5E39"/>
    <w:rsid w:val="008D1A09"/>
    <w:rsid w:val="008D2506"/>
    <w:rsid w:val="008D7BF4"/>
    <w:rsid w:val="008E0C4E"/>
    <w:rsid w:val="008E191A"/>
    <w:rsid w:val="008E4241"/>
    <w:rsid w:val="008E63B4"/>
    <w:rsid w:val="008E736C"/>
    <w:rsid w:val="008F1596"/>
    <w:rsid w:val="008F2941"/>
    <w:rsid w:val="008F296A"/>
    <w:rsid w:val="008F2D6A"/>
    <w:rsid w:val="008F64F7"/>
    <w:rsid w:val="008F69C1"/>
    <w:rsid w:val="008F7C56"/>
    <w:rsid w:val="008F7EB4"/>
    <w:rsid w:val="00900043"/>
    <w:rsid w:val="009016E1"/>
    <w:rsid w:val="00902982"/>
    <w:rsid w:val="00903BC8"/>
    <w:rsid w:val="009111DA"/>
    <w:rsid w:val="009157CF"/>
    <w:rsid w:val="00917AAE"/>
    <w:rsid w:val="00920504"/>
    <w:rsid w:val="00921508"/>
    <w:rsid w:val="0092166F"/>
    <w:rsid w:val="0092266C"/>
    <w:rsid w:val="00925398"/>
    <w:rsid w:val="00930202"/>
    <w:rsid w:val="0093120F"/>
    <w:rsid w:val="00932649"/>
    <w:rsid w:val="009334BF"/>
    <w:rsid w:val="00934C93"/>
    <w:rsid w:val="00936DD9"/>
    <w:rsid w:val="00937617"/>
    <w:rsid w:val="00940CA0"/>
    <w:rsid w:val="00940CBB"/>
    <w:rsid w:val="009440CE"/>
    <w:rsid w:val="00944AF7"/>
    <w:rsid w:val="00944D81"/>
    <w:rsid w:val="009457F6"/>
    <w:rsid w:val="00946A01"/>
    <w:rsid w:val="00947E70"/>
    <w:rsid w:val="00947E96"/>
    <w:rsid w:val="00947EDD"/>
    <w:rsid w:val="009500B0"/>
    <w:rsid w:val="0095119D"/>
    <w:rsid w:val="009530F2"/>
    <w:rsid w:val="00954438"/>
    <w:rsid w:val="009546FD"/>
    <w:rsid w:val="009643D4"/>
    <w:rsid w:val="009667C7"/>
    <w:rsid w:val="00970375"/>
    <w:rsid w:val="00970E8F"/>
    <w:rsid w:val="00971371"/>
    <w:rsid w:val="00971575"/>
    <w:rsid w:val="009716BA"/>
    <w:rsid w:val="00972066"/>
    <w:rsid w:val="00974DD4"/>
    <w:rsid w:val="009765D1"/>
    <w:rsid w:val="009779AF"/>
    <w:rsid w:val="00982B96"/>
    <w:rsid w:val="00982CD0"/>
    <w:rsid w:val="00986342"/>
    <w:rsid w:val="00986DAE"/>
    <w:rsid w:val="00987591"/>
    <w:rsid w:val="009903B3"/>
    <w:rsid w:val="00991455"/>
    <w:rsid w:val="00991A88"/>
    <w:rsid w:val="0099397C"/>
    <w:rsid w:val="00994FE5"/>
    <w:rsid w:val="00995951"/>
    <w:rsid w:val="00997A7C"/>
    <w:rsid w:val="009A05AC"/>
    <w:rsid w:val="009A2FEE"/>
    <w:rsid w:val="009A316E"/>
    <w:rsid w:val="009A3CD7"/>
    <w:rsid w:val="009A7F3A"/>
    <w:rsid w:val="009B0360"/>
    <w:rsid w:val="009B075D"/>
    <w:rsid w:val="009C0F71"/>
    <w:rsid w:val="009C24F3"/>
    <w:rsid w:val="009C28CB"/>
    <w:rsid w:val="009D02C7"/>
    <w:rsid w:val="009D051B"/>
    <w:rsid w:val="009D0E9B"/>
    <w:rsid w:val="009D1A81"/>
    <w:rsid w:val="009D4E49"/>
    <w:rsid w:val="009D53A3"/>
    <w:rsid w:val="009D560E"/>
    <w:rsid w:val="009D56FF"/>
    <w:rsid w:val="009E76E4"/>
    <w:rsid w:val="009F0889"/>
    <w:rsid w:val="009F1914"/>
    <w:rsid w:val="009F1FC9"/>
    <w:rsid w:val="009F2B76"/>
    <w:rsid w:val="009F2ED4"/>
    <w:rsid w:val="009F455C"/>
    <w:rsid w:val="009F4731"/>
    <w:rsid w:val="009F5447"/>
    <w:rsid w:val="009F79F3"/>
    <w:rsid w:val="00A01B17"/>
    <w:rsid w:val="00A02979"/>
    <w:rsid w:val="00A037D9"/>
    <w:rsid w:val="00A03D5D"/>
    <w:rsid w:val="00A05F81"/>
    <w:rsid w:val="00A07B8D"/>
    <w:rsid w:val="00A11D0E"/>
    <w:rsid w:val="00A1791D"/>
    <w:rsid w:val="00A2208D"/>
    <w:rsid w:val="00A24103"/>
    <w:rsid w:val="00A2576F"/>
    <w:rsid w:val="00A27109"/>
    <w:rsid w:val="00A2723B"/>
    <w:rsid w:val="00A272AD"/>
    <w:rsid w:val="00A33D69"/>
    <w:rsid w:val="00A33E53"/>
    <w:rsid w:val="00A356CB"/>
    <w:rsid w:val="00A35954"/>
    <w:rsid w:val="00A37CEA"/>
    <w:rsid w:val="00A37F30"/>
    <w:rsid w:val="00A43145"/>
    <w:rsid w:val="00A44F51"/>
    <w:rsid w:val="00A47205"/>
    <w:rsid w:val="00A47936"/>
    <w:rsid w:val="00A54246"/>
    <w:rsid w:val="00A544F4"/>
    <w:rsid w:val="00A56868"/>
    <w:rsid w:val="00A56FA8"/>
    <w:rsid w:val="00A57078"/>
    <w:rsid w:val="00A61ACF"/>
    <w:rsid w:val="00A628C5"/>
    <w:rsid w:val="00A62972"/>
    <w:rsid w:val="00A65896"/>
    <w:rsid w:val="00A6668D"/>
    <w:rsid w:val="00A66897"/>
    <w:rsid w:val="00A74AE7"/>
    <w:rsid w:val="00A85EA4"/>
    <w:rsid w:val="00A87284"/>
    <w:rsid w:val="00A9283E"/>
    <w:rsid w:val="00A94BF8"/>
    <w:rsid w:val="00A94CA5"/>
    <w:rsid w:val="00A94F04"/>
    <w:rsid w:val="00A952EE"/>
    <w:rsid w:val="00A95F34"/>
    <w:rsid w:val="00A97D72"/>
    <w:rsid w:val="00AA0EF8"/>
    <w:rsid w:val="00AA240C"/>
    <w:rsid w:val="00AA3DBB"/>
    <w:rsid w:val="00AA434B"/>
    <w:rsid w:val="00AA7D29"/>
    <w:rsid w:val="00AA7F07"/>
    <w:rsid w:val="00AB08D9"/>
    <w:rsid w:val="00AB0ECA"/>
    <w:rsid w:val="00AB12D8"/>
    <w:rsid w:val="00AB1331"/>
    <w:rsid w:val="00AB17C4"/>
    <w:rsid w:val="00AB4B04"/>
    <w:rsid w:val="00AB5FCE"/>
    <w:rsid w:val="00AB6016"/>
    <w:rsid w:val="00AB6241"/>
    <w:rsid w:val="00AB6F55"/>
    <w:rsid w:val="00AB78E1"/>
    <w:rsid w:val="00AB7D24"/>
    <w:rsid w:val="00AC27E9"/>
    <w:rsid w:val="00AC2830"/>
    <w:rsid w:val="00AC380A"/>
    <w:rsid w:val="00AC3CE5"/>
    <w:rsid w:val="00AC642F"/>
    <w:rsid w:val="00AC6DC5"/>
    <w:rsid w:val="00AC7358"/>
    <w:rsid w:val="00AC744C"/>
    <w:rsid w:val="00AC7DE8"/>
    <w:rsid w:val="00AD075E"/>
    <w:rsid w:val="00AD2533"/>
    <w:rsid w:val="00AD2783"/>
    <w:rsid w:val="00AD2D31"/>
    <w:rsid w:val="00AD70AD"/>
    <w:rsid w:val="00AD72A4"/>
    <w:rsid w:val="00AD76B5"/>
    <w:rsid w:val="00AE12D9"/>
    <w:rsid w:val="00AE192C"/>
    <w:rsid w:val="00AE1985"/>
    <w:rsid w:val="00AE45BD"/>
    <w:rsid w:val="00AE6072"/>
    <w:rsid w:val="00AE61BC"/>
    <w:rsid w:val="00AE71E3"/>
    <w:rsid w:val="00AF0206"/>
    <w:rsid w:val="00AF4460"/>
    <w:rsid w:val="00AF4A1B"/>
    <w:rsid w:val="00B02ABA"/>
    <w:rsid w:val="00B031A9"/>
    <w:rsid w:val="00B04606"/>
    <w:rsid w:val="00B046C1"/>
    <w:rsid w:val="00B04D4D"/>
    <w:rsid w:val="00B05364"/>
    <w:rsid w:val="00B06C0E"/>
    <w:rsid w:val="00B0714E"/>
    <w:rsid w:val="00B109A4"/>
    <w:rsid w:val="00B110C6"/>
    <w:rsid w:val="00B117AE"/>
    <w:rsid w:val="00B206CA"/>
    <w:rsid w:val="00B23648"/>
    <w:rsid w:val="00B247E3"/>
    <w:rsid w:val="00B254EE"/>
    <w:rsid w:val="00B270A4"/>
    <w:rsid w:val="00B34F62"/>
    <w:rsid w:val="00B36E24"/>
    <w:rsid w:val="00B3777C"/>
    <w:rsid w:val="00B37F3A"/>
    <w:rsid w:val="00B4080F"/>
    <w:rsid w:val="00B41245"/>
    <w:rsid w:val="00B43D1F"/>
    <w:rsid w:val="00B45AB3"/>
    <w:rsid w:val="00B46913"/>
    <w:rsid w:val="00B47517"/>
    <w:rsid w:val="00B479C8"/>
    <w:rsid w:val="00B531D0"/>
    <w:rsid w:val="00B5717B"/>
    <w:rsid w:val="00B57534"/>
    <w:rsid w:val="00B60A1E"/>
    <w:rsid w:val="00B60C40"/>
    <w:rsid w:val="00B618F8"/>
    <w:rsid w:val="00B61B3F"/>
    <w:rsid w:val="00B625F5"/>
    <w:rsid w:val="00B65361"/>
    <w:rsid w:val="00B67BC9"/>
    <w:rsid w:val="00B7349A"/>
    <w:rsid w:val="00B75794"/>
    <w:rsid w:val="00B76177"/>
    <w:rsid w:val="00B83F9B"/>
    <w:rsid w:val="00B85CBA"/>
    <w:rsid w:val="00B86CEC"/>
    <w:rsid w:val="00B8770B"/>
    <w:rsid w:val="00B92ADC"/>
    <w:rsid w:val="00B95225"/>
    <w:rsid w:val="00B95B67"/>
    <w:rsid w:val="00B96211"/>
    <w:rsid w:val="00BA0D0A"/>
    <w:rsid w:val="00BA0F04"/>
    <w:rsid w:val="00BA13C2"/>
    <w:rsid w:val="00BA3324"/>
    <w:rsid w:val="00BA51AD"/>
    <w:rsid w:val="00BA5F49"/>
    <w:rsid w:val="00BA6451"/>
    <w:rsid w:val="00BA669B"/>
    <w:rsid w:val="00BA7FBA"/>
    <w:rsid w:val="00BB0D93"/>
    <w:rsid w:val="00BB24B9"/>
    <w:rsid w:val="00BB3429"/>
    <w:rsid w:val="00BB36F0"/>
    <w:rsid w:val="00BB48F0"/>
    <w:rsid w:val="00BB6221"/>
    <w:rsid w:val="00BC16A7"/>
    <w:rsid w:val="00BC4183"/>
    <w:rsid w:val="00BC46F5"/>
    <w:rsid w:val="00BC4DCC"/>
    <w:rsid w:val="00BD0038"/>
    <w:rsid w:val="00BD037F"/>
    <w:rsid w:val="00BD0ECB"/>
    <w:rsid w:val="00BD307A"/>
    <w:rsid w:val="00BD4E43"/>
    <w:rsid w:val="00BD5971"/>
    <w:rsid w:val="00BD73F1"/>
    <w:rsid w:val="00BE02FC"/>
    <w:rsid w:val="00BE050C"/>
    <w:rsid w:val="00BE2216"/>
    <w:rsid w:val="00BE2DC3"/>
    <w:rsid w:val="00BE4FDD"/>
    <w:rsid w:val="00BE5DA0"/>
    <w:rsid w:val="00BE669E"/>
    <w:rsid w:val="00BF1194"/>
    <w:rsid w:val="00BF2923"/>
    <w:rsid w:val="00BF2B0D"/>
    <w:rsid w:val="00BF2F6A"/>
    <w:rsid w:val="00BF3459"/>
    <w:rsid w:val="00BF3BEF"/>
    <w:rsid w:val="00BF4825"/>
    <w:rsid w:val="00BF5338"/>
    <w:rsid w:val="00BF5BEB"/>
    <w:rsid w:val="00C00475"/>
    <w:rsid w:val="00C00E8F"/>
    <w:rsid w:val="00C00F68"/>
    <w:rsid w:val="00C023C8"/>
    <w:rsid w:val="00C028A3"/>
    <w:rsid w:val="00C038D1"/>
    <w:rsid w:val="00C03D2E"/>
    <w:rsid w:val="00C03FAE"/>
    <w:rsid w:val="00C05269"/>
    <w:rsid w:val="00C05C76"/>
    <w:rsid w:val="00C07C67"/>
    <w:rsid w:val="00C1069E"/>
    <w:rsid w:val="00C149BB"/>
    <w:rsid w:val="00C151C9"/>
    <w:rsid w:val="00C15D25"/>
    <w:rsid w:val="00C165DF"/>
    <w:rsid w:val="00C166D6"/>
    <w:rsid w:val="00C20E78"/>
    <w:rsid w:val="00C21255"/>
    <w:rsid w:val="00C215AE"/>
    <w:rsid w:val="00C239BD"/>
    <w:rsid w:val="00C275E8"/>
    <w:rsid w:val="00C27664"/>
    <w:rsid w:val="00C278D3"/>
    <w:rsid w:val="00C30EB8"/>
    <w:rsid w:val="00C311A5"/>
    <w:rsid w:val="00C337B0"/>
    <w:rsid w:val="00C351FB"/>
    <w:rsid w:val="00C35CB7"/>
    <w:rsid w:val="00C37CC0"/>
    <w:rsid w:val="00C412C0"/>
    <w:rsid w:val="00C4135C"/>
    <w:rsid w:val="00C42502"/>
    <w:rsid w:val="00C43322"/>
    <w:rsid w:val="00C4340F"/>
    <w:rsid w:val="00C44C5A"/>
    <w:rsid w:val="00C52635"/>
    <w:rsid w:val="00C5264E"/>
    <w:rsid w:val="00C52F58"/>
    <w:rsid w:val="00C55BD4"/>
    <w:rsid w:val="00C56229"/>
    <w:rsid w:val="00C56D62"/>
    <w:rsid w:val="00C61624"/>
    <w:rsid w:val="00C6424A"/>
    <w:rsid w:val="00C64730"/>
    <w:rsid w:val="00C6648B"/>
    <w:rsid w:val="00C67135"/>
    <w:rsid w:val="00C713B5"/>
    <w:rsid w:val="00C715F3"/>
    <w:rsid w:val="00C717DC"/>
    <w:rsid w:val="00C76308"/>
    <w:rsid w:val="00C76F76"/>
    <w:rsid w:val="00C81E32"/>
    <w:rsid w:val="00C82A9A"/>
    <w:rsid w:val="00C833FF"/>
    <w:rsid w:val="00C919AD"/>
    <w:rsid w:val="00C9250D"/>
    <w:rsid w:val="00C92B30"/>
    <w:rsid w:val="00C94A32"/>
    <w:rsid w:val="00C94D10"/>
    <w:rsid w:val="00C97E59"/>
    <w:rsid w:val="00CA3427"/>
    <w:rsid w:val="00CA5BE3"/>
    <w:rsid w:val="00CB0F0E"/>
    <w:rsid w:val="00CB238A"/>
    <w:rsid w:val="00CB30F8"/>
    <w:rsid w:val="00CB3B6E"/>
    <w:rsid w:val="00CB4DFC"/>
    <w:rsid w:val="00CB5260"/>
    <w:rsid w:val="00CB6801"/>
    <w:rsid w:val="00CB7073"/>
    <w:rsid w:val="00CC366B"/>
    <w:rsid w:val="00CC3D53"/>
    <w:rsid w:val="00CC3E2F"/>
    <w:rsid w:val="00CC6400"/>
    <w:rsid w:val="00CC66F1"/>
    <w:rsid w:val="00CC7991"/>
    <w:rsid w:val="00CD03E0"/>
    <w:rsid w:val="00CD0D12"/>
    <w:rsid w:val="00CD2BFD"/>
    <w:rsid w:val="00CD6178"/>
    <w:rsid w:val="00CD6597"/>
    <w:rsid w:val="00CD7E00"/>
    <w:rsid w:val="00CE0CB9"/>
    <w:rsid w:val="00CE2401"/>
    <w:rsid w:val="00CE54BD"/>
    <w:rsid w:val="00CF021A"/>
    <w:rsid w:val="00CF1E6F"/>
    <w:rsid w:val="00CF2A76"/>
    <w:rsid w:val="00CF39B0"/>
    <w:rsid w:val="00CF794E"/>
    <w:rsid w:val="00D02994"/>
    <w:rsid w:val="00D038FD"/>
    <w:rsid w:val="00D03E3C"/>
    <w:rsid w:val="00D07D04"/>
    <w:rsid w:val="00D10A7D"/>
    <w:rsid w:val="00D114D8"/>
    <w:rsid w:val="00D1453F"/>
    <w:rsid w:val="00D1596A"/>
    <w:rsid w:val="00D1780E"/>
    <w:rsid w:val="00D17972"/>
    <w:rsid w:val="00D17FF9"/>
    <w:rsid w:val="00D212C3"/>
    <w:rsid w:val="00D24E1D"/>
    <w:rsid w:val="00D25089"/>
    <w:rsid w:val="00D2553F"/>
    <w:rsid w:val="00D2742C"/>
    <w:rsid w:val="00D30E2E"/>
    <w:rsid w:val="00D32D3E"/>
    <w:rsid w:val="00D34BC9"/>
    <w:rsid w:val="00D35976"/>
    <w:rsid w:val="00D36464"/>
    <w:rsid w:val="00D41759"/>
    <w:rsid w:val="00D419C5"/>
    <w:rsid w:val="00D42225"/>
    <w:rsid w:val="00D434B6"/>
    <w:rsid w:val="00D438A5"/>
    <w:rsid w:val="00D43C9C"/>
    <w:rsid w:val="00D46B8A"/>
    <w:rsid w:val="00D46FFD"/>
    <w:rsid w:val="00D53E00"/>
    <w:rsid w:val="00D5413D"/>
    <w:rsid w:val="00D5637A"/>
    <w:rsid w:val="00D57D1E"/>
    <w:rsid w:val="00D57DA6"/>
    <w:rsid w:val="00D604AE"/>
    <w:rsid w:val="00D63D38"/>
    <w:rsid w:val="00D64FDC"/>
    <w:rsid w:val="00D66320"/>
    <w:rsid w:val="00D66477"/>
    <w:rsid w:val="00D67439"/>
    <w:rsid w:val="00D715BF"/>
    <w:rsid w:val="00D738A3"/>
    <w:rsid w:val="00D7477A"/>
    <w:rsid w:val="00D752F9"/>
    <w:rsid w:val="00D77460"/>
    <w:rsid w:val="00D80224"/>
    <w:rsid w:val="00D82344"/>
    <w:rsid w:val="00D82345"/>
    <w:rsid w:val="00D84BE2"/>
    <w:rsid w:val="00D853DD"/>
    <w:rsid w:val="00D85B76"/>
    <w:rsid w:val="00D85EA7"/>
    <w:rsid w:val="00D86312"/>
    <w:rsid w:val="00D87CCA"/>
    <w:rsid w:val="00D97F17"/>
    <w:rsid w:val="00DA2F96"/>
    <w:rsid w:val="00DA3BB1"/>
    <w:rsid w:val="00DA4467"/>
    <w:rsid w:val="00DA7546"/>
    <w:rsid w:val="00DB71C4"/>
    <w:rsid w:val="00DC0A70"/>
    <w:rsid w:val="00DD2314"/>
    <w:rsid w:val="00DD6D9E"/>
    <w:rsid w:val="00DE20CC"/>
    <w:rsid w:val="00DE2A21"/>
    <w:rsid w:val="00DE400D"/>
    <w:rsid w:val="00DE4D6E"/>
    <w:rsid w:val="00DE65B6"/>
    <w:rsid w:val="00DE71D9"/>
    <w:rsid w:val="00DF0BAB"/>
    <w:rsid w:val="00DF31B1"/>
    <w:rsid w:val="00DF3A1D"/>
    <w:rsid w:val="00DF47D2"/>
    <w:rsid w:val="00DF5523"/>
    <w:rsid w:val="00DF60E1"/>
    <w:rsid w:val="00DF6176"/>
    <w:rsid w:val="00E00795"/>
    <w:rsid w:val="00E02185"/>
    <w:rsid w:val="00E03752"/>
    <w:rsid w:val="00E052CD"/>
    <w:rsid w:val="00E06C41"/>
    <w:rsid w:val="00E06C6B"/>
    <w:rsid w:val="00E07091"/>
    <w:rsid w:val="00E07238"/>
    <w:rsid w:val="00E10AA9"/>
    <w:rsid w:val="00E139BF"/>
    <w:rsid w:val="00E148AD"/>
    <w:rsid w:val="00E161E6"/>
    <w:rsid w:val="00E169B1"/>
    <w:rsid w:val="00E17A24"/>
    <w:rsid w:val="00E200EC"/>
    <w:rsid w:val="00E21170"/>
    <w:rsid w:val="00E21FA1"/>
    <w:rsid w:val="00E22EAA"/>
    <w:rsid w:val="00E256AC"/>
    <w:rsid w:val="00E26401"/>
    <w:rsid w:val="00E267DD"/>
    <w:rsid w:val="00E275C8"/>
    <w:rsid w:val="00E279C7"/>
    <w:rsid w:val="00E30AB6"/>
    <w:rsid w:val="00E3353E"/>
    <w:rsid w:val="00E33FE8"/>
    <w:rsid w:val="00E34488"/>
    <w:rsid w:val="00E36B46"/>
    <w:rsid w:val="00E36D74"/>
    <w:rsid w:val="00E41C03"/>
    <w:rsid w:val="00E41EC5"/>
    <w:rsid w:val="00E43ABA"/>
    <w:rsid w:val="00E44181"/>
    <w:rsid w:val="00E44434"/>
    <w:rsid w:val="00E45D97"/>
    <w:rsid w:val="00E47B43"/>
    <w:rsid w:val="00E51F0F"/>
    <w:rsid w:val="00E53382"/>
    <w:rsid w:val="00E55102"/>
    <w:rsid w:val="00E56659"/>
    <w:rsid w:val="00E57868"/>
    <w:rsid w:val="00E61635"/>
    <w:rsid w:val="00E63539"/>
    <w:rsid w:val="00E635EF"/>
    <w:rsid w:val="00E636A2"/>
    <w:rsid w:val="00E64089"/>
    <w:rsid w:val="00E7660D"/>
    <w:rsid w:val="00E7684B"/>
    <w:rsid w:val="00E8035C"/>
    <w:rsid w:val="00E81040"/>
    <w:rsid w:val="00E81D51"/>
    <w:rsid w:val="00E828E8"/>
    <w:rsid w:val="00E82DF1"/>
    <w:rsid w:val="00E82EB4"/>
    <w:rsid w:val="00E84876"/>
    <w:rsid w:val="00E8525B"/>
    <w:rsid w:val="00E86257"/>
    <w:rsid w:val="00E8639B"/>
    <w:rsid w:val="00E86CDA"/>
    <w:rsid w:val="00E872DB"/>
    <w:rsid w:val="00E877A7"/>
    <w:rsid w:val="00E91F9D"/>
    <w:rsid w:val="00E921D7"/>
    <w:rsid w:val="00E92545"/>
    <w:rsid w:val="00E94416"/>
    <w:rsid w:val="00E972EA"/>
    <w:rsid w:val="00EA110D"/>
    <w:rsid w:val="00EA1319"/>
    <w:rsid w:val="00EA4BB3"/>
    <w:rsid w:val="00EA5743"/>
    <w:rsid w:val="00EA5BB8"/>
    <w:rsid w:val="00EA61CC"/>
    <w:rsid w:val="00EA755F"/>
    <w:rsid w:val="00EB202F"/>
    <w:rsid w:val="00EB351D"/>
    <w:rsid w:val="00EB3F0D"/>
    <w:rsid w:val="00EB590F"/>
    <w:rsid w:val="00EB5B46"/>
    <w:rsid w:val="00EB7807"/>
    <w:rsid w:val="00EC08A7"/>
    <w:rsid w:val="00EC0910"/>
    <w:rsid w:val="00EC1E62"/>
    <w:rsid w:val="00EC2220"/>
    <w:rsid w:val="00EC2516"/>
    <w:rsid w:val="00EC2812"/>
    <w:rsid w:val="00EC3743"/>
    <w:rsid w:val="00EC4E5A"/>
    <w:rsid w:val="00EC65E6"/>
    <w:rsid w:val="00ED0939"/>
    <w:rsid w:val="00ED142D"/>
    <w:rsid w:val="00ED4AB3"/>
    <w:rsid w:val="00ED6FF9"/>
    <w:rsid w:val="00ED7290"/>
    <w:rsid w:val="00ED7493"/>
    <w:rsid w:val="00ED795A"/>
    <w:rsid w:val="00EE18D9"/>
    <w:rsid w:val="00EE1FF0"/>
    <w:rsid w:val="00EE2C1A"/>
    <w:rsid w:val="00EE5E06"/>
    <w:rsid w:val="00EF213B"/>
    <w:rsid w:val="00EF3D21"/>
    <w:rsid w:val="00EF4E2F"/>
    <w:rsid w:val="00EF6371"/>
    <w:rsid w:val="00EF7355"/>
    <w:rsid w:val="00F04F2B"/>
    <w:rsid w:val="00F050C4"/>
    <w:rsid w:val="00F07003"/>
    <w:rsid w:val="00F101B0"/>
    <w:rsid w:val="00F11A4C"/>
    <w:rsid w:val="00F11FBB"/>
    <w:rsid w:val="00F14497"/>
    <w:rsid w:val="00F14F4A"/>
    <w:rsid w:val="00F15054"/>
    <w:rsid w:val="00F15CF0"/>
    <w:rsid w:val="00F16197"/>
    <w:rsid w:val="00F1727E"/>
    <w:rsid w:val="00F236C1"/>
    <w:rsid w:val="00F23A37"/>
    <w:rsid w:val="00F24F63"/>
    <w:rsid w:val="00F250A5"/>
    <w:rsid w:val="00F250F7"/>
    <w:rsid w:val="00F30411"/>
    <w:rsid w:val="00F3165C"/>
    <w:rsid w:val="00F3368A"/>
    <w:rsid w:val="00F3439B"/>
    <w:rsid w:val="00F40980"/>
    <w:rsid w:val="00F41FDC"/>
    <w:rsid w:val="00F424DE"/>
    <w:rsid w:val="00F4257C"/>
    <w:rsid w:val="00F437B6"/>
    <w:rsid w:val="00F462AE"/>
    <w:rsid w:val="00F46368"/>
    <w:rsid w:val="00F503D8"/>
    <w:rsid w:val="00F54416"/>
    <w:rsid w:val="00F5545D"/>
    <w:rsid w:val="00F57E37"/>
    <w:rsid w:val="00F61203"/>
    <w:rsid w:val="00F6424D"/>
    <w:rsid w:val="00F64531"/>
    <w:rsid w:val="00F65430"/>
    <w:rsid w:val="00F715D3"/>
    <w:rsid w:val="00F719BD"/>
    <w:rsid w:val="00F72AF1"/>
    <w:rsid w:val="00F75D28"/>
    <w:rsid w:val="00F77D67"/>
    <w:rsid w:val="00F77D69"/>
    <w:rsid w:val="00F81A03"/>
    <w:rsid w:val="00F85691"/>
    <w:rsid w:val="00F8589D"/>
    <w:rsid w:val="00F85E07"/>
    <w:rsid w:val="00F878F8"/>
    <w:rsid w:val="00F9292D"/>
    <w:rsid w:val="00F92943"/>
    <w:rsid w:val="00FA1ED0"/>
    <w:rsid w:val="00FA250D"/>
    <w:rsid w:val="00FA3A35"/>
    <w:rsid w:val="00FA426C"/>
    <w:rsid w:val="00FA7F83"/>
    <w:rsid w:val="00FB1464"/>
    <w:rsid w:val="00FB3AEC"/>
    <w:rsid w:val="00FB4F2A"/>
    <w:rsid w:val="00FB50DC"/>
    <w:rsid w:val="00FB53CF"/>
    <w:rsid w:val="00FC194D"/>
    <w:rsid w:val="00FC26C9"/>
    <w:rsid w:val="00FC4049"/>
    <w:rsid w:val="00FC575B"/>
    <w:rsid w:val="00FC6B8C"/>
    <w:rsid w:val="00FC6BB5"/>
    <w:rsid w:val="00FD0D4A"/>
    <w:rsid w:val="00FD154C"/>
    <w:rsid w:val="00FD21F0"/>
    <w:rsid w:val="00FD2C23"/>
    <w:rsid w:val="00FD3884"/>
    <w:rsid w:val="00FD3EB9"/>
    <w:rsid w:val="00FD4569"/>
    <w:rsid w:val="00FD5983"/>
    <w:rsid w:val="00FD5B65"/>
    <w:rsid w:val="00FD6FAD"/>
    <w:rsid w:val="00FD711C"/>
    <w:rsid w:val="00FE0AA1"/>
    <w:rsid w:val="00FE0E7D"/>
    <w:rsid w:val="00FE2CE1"/>
    <w:rsid w:val="00FE38FB"/>
    <w:rsid w:val="00FE5101"/>
    <w:rsid w:val="00FE7922"/>
    <w:rsid w:val="00FF1546"/>
    <w:rsid w:val="00FF45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2D9A290"/>
  <w15:docId w15:val="{19A7FD19-BA43-4A66-895C-FCC4447496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3165C"/>
    <w:pPr>
      <w:spacing w:after="200" w:line="276" w:lineRule="auto"/>
    </w:pPr>
  </w:style>
  <w:style w:type="paragraph" w:styleId="Heading1">
    <w:name w:val="heading 1"/>
    <w:aliases w:val="Manuscript title"/>
    <w:basedOn w:val="Normal"/>
    <w:next w:val="Normal"/>
    <w:link w:val="Heading1Char"/>
    <w:uiPriority w:val="9"/>
    <w:qFormat/>
    <w:rsid w:val="00986DAE"/>
    <w:pPr>
      <w:keepNext/>
      <w:keepLines/>
      <w:spacing w:before="240" w:after="0"/>
      <w:outlineLvl w:val="0"/>
    </w:pPr>
    <w:rPr>
      <w:rFonts w:eastAsiaTheme="majorEastAsia" w:cstheme="majorBidi"/>
      <w:b/>
      <w:sz w:val="32"/>
      <w:szCs w:val="32"/>
    </w:rPr>
  </w:style>
  <w:style w:type="paragraph" w:styleId="Heading2">
    <w:name w:val="heading 2"/>
    <w:aliases w:val="Authors"/>
    <w:basedOn w:val="Normal"/>
    <w:next w:val="Normal"/>
    <w:link w:val="Heading2Char"/>
    <w:uiPriority w:val="9"/>
    <w:unhideWhenUsed/>
    <w:qFormat/>
    <w:rsid w:val="00986DAE"/>
    <w:pPr>
      <w:keepNext/>
      <w:keepLines/>
      <w:spacing w:before="40" w:after="0"/>
      <w:outlineLvl w:val="1"/>
    </w:pPr>
    <w:rPr>
      <w:rFonts w:eastAsiaTheme="majorEastAsia" w:cstheme="majorBidi"/>
      <w:b/>
      <w:i/>
      <w:sz w:val="26"/>
      <w:szCs w:val="26"/>
    </w:rPr>
  </w:style>
  <w:style w:type="paragraph" w:styleId="Heading3">
    <w:name w:val="heading 3"/>
    <w:aliases w:val="Affiliations"/>
    <w:basedOn w:val="Normal"/>
    <w:next w:val="Normal"/>
    <w:link w:val="Heading3Char"/>
    <w:uiPriority w:val="9"/>
    <w:unhideWhenUsed/>
    <w:qFormat/>
    <w:rsid w:val="00986DAE"/>
    <w:pPr>
      <w:keepNext/>
      <w:keepLines/>
      <w:spacing w:before="40" w:after="0"/>
      <w:outlineLvl w:val="2"/>
    </w:pPr>
    <w:rPr>
      <w:rFonts w:eastAsiaTheme="majorEastAsia" w:cstheme="majorBidi"/>
      <w:sz w:val="24"/>
      <w:szCs w:val="24"/>
    </w:rPr>
  </w:style>
  <w:style w:type="paragraph" w:styleId="Heading4">
    <w:name w:val="heading 4"/>
    <w:aliases w:val="Heading"/>
    <w:basedOn w:val="Normal"/>
    <w:next w:val="Normal"/>
    <w:link w:val="Heading4Char"/>
    <w:uiPriority w:val="9"/>
    <w:unhideWhenUsed/>
    <w:qFormat/>
    <w:rsid w:val="00C37CC0"/>
    <w:pPr>
      <w:keepNext/>
      <w:keepLines/>
      <w:spacing w:before="40" w:after="0"/>
      <w:outlineLvl w:val="3"/>
    </w:pPr>
    <w:rPr>
      <w:rFonts w:eastAsiaTheme="majorEastAsia" w:cstheme="majorBidi"/>
      <w:b/>
      <w:iCs/>
      <w:sz w:val="28"/>
    </w:rPr>
  </w:style>
  <w:style w:type="paragraph" w:styleId="Heading5">
    <w:name w:val="heading 5"/>
    <w:aliases w:val="Subheading"/>
    <w:basedOn w:val="Normal"/>
    <w:next w:val="Normal"/>
    <w:link w:val="Heading5Char"/>
    <w:uiPriority w:val="9"/>
    <w:unhideWhenUsed/>
    <w:qFormat/>
    <w:rsid w:val="00AB7D24"/>
    <w:pPr>
      <w:keepNext/>
      <w:keepLines/>
      <w:spacing w:before="40" w:after="0"/>
      <w:outlineLvl w:val="4"/>
    </w:pPr>
    <w:rPr>
      <w:rFonts w:eastAsiaTheme="majorEastAsia" w:cstheme="majorBidi"/>
      <w:b/>
      <w:sz w:val="24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07453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rsid w:val="00C715F3"/>
    <w:pPr>
      <w:spacing w:line="240" w:lineRule="auto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715F3"/>
    <w:rPr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C715F3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15F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15F3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aliases w:val="Manuscript title Char"/>
    <w:basedOn w:val="DefaultParagraphFont"/>
    <w:link w:val="Heading1"/>
    <w:uiPriority w:val="9"/>
    <w:rsid w:val="00986DAE"/>
    <w:rPr>
      <w:rFonts w:eastAsiaTheme="majorEastAsia" w:cstheme="majorBidi"/>
      <w:b/>
      <w:sz w:val="32"/>
      <w:szCs w:val="32"/>
    </w:rPr>
  </w:style>
  <w:style w:type="character" w:customStyle="1" w:styleId="Heading2Char">
    <w:name w:val="Heading 2 Char"/>
    <w:aliases w:val="Authors Char"/>
    <w:basedOn w:val="DefaultParagraphFont"/>
    <w:link w:val="Heading2"/>
    <w:uiPriority w:val="9"/>
    <w:rsid w:val="00986DAE"/>
    <w:rPr>
      <w:rFonts w:eastAsiaTheme="majorEastAsia" w:cstheme="majorBidi"/>
      <w:b/>
      <w:i/>
      <w:sz w:val="26"/>
      <w:szCs w:val="26"/>
    </w:rPr>
  </w:style>
  <w:style w:type="character" w:customStyle="1" w:styleId="Heading3Char">
    <w:name w:val="Heading 3 Char"/>
    <w:aliases w:val="Affiliations Char"/>
    <w:basedOn w:val="DefaultParagraphFont"/>
    <w:link w:val="Heading3"/>
    <w:uiPriority w:val="9"/>
    <w:rsid w:val="00986DAE"/>
    <w:rPr>
      <w:rFonts w:eastAsiaTheme="majorEastAsia" w:cstheme="majorBidi"/>
      <w:sz w:val="24"/>
      <w:szCs w:val="24"/>
    </w:rPr>
  </w:style>
  <w:style w:type="character" w:customStyle="1" w:styleId="Heading4Char">
    <w:name w:val="Heading 4 Char"/>
    <w:aliases w:val="Heading Char"/>
    <w:basedOn w:val="DefaultParagraphFont"/>
    <w:link w:val="Heading4"/>
    <w:uiPriority w:val="9"/>
    <w:rsid w:val="00C37CC0"/>
    <w:rPr>
      <w:rFonts w:eastAsiaTheme="majorEastAsia" w:cstheme="majorBidi"/>
      <w:b/>
      <w:iCs/>
      <w:sz w:val="28"/>
    </w:rPr>
  </w:style>
  <w:style w:type="paragraph" w:styleId="ListParagraph">
    <w:name w:val="List Paragraph"/>
    <w:basedOn w:val="Normal"/>
    <w:link w:val="ListParagraphChar"/>
    <w:uiPriority w:val="34"/>
    <w:qFormat/>
    <w:rsid w:val="00C37CC0"/>
    <w:pPr>
      <w:ind w:left="720"/>
      <w:contextualSpacing/>
    </w:pPr>
  </w:style>
  <w:style w:type="character" w:customStyle="1" w:styleId="Heading5Char">
    <w:name w:val="Heading 5 Char"/>
    <w:aliases w:val="Subheading Char"/>
    <w:basedOn w:val="DefaultParagraphFont"/>
    <w:link w:val="Heading5"/>
    <w:uiPriority w:val="9"/>
    <w:rsid w:val="00AB7D24"/>
    <w:rPr>
      <w:rFonts w:eastAsiaTheme="majorEastAsia" w:cstheme="majorBidi"/>
      <w:b/>
      <w:sz w:val="24"/>
    </w:rPr>
  </w:style>
  <w:style w:type="character" w:customStyle="1" w:styleId="Heading6Char">
    <w:name w:val="Heading 6 Char"/>
    <w:basedOn w:val="DefaultParagraphFont"/>
    <w:link w:val="Heading6"/>
    <w:uiPriority w:val="9"/>
    <w:rsid w:val="0007453C"/>
    <w:rPr>
      <w:rFonts w:asciiTheme="majorHAnsi" w:eastAsiaTheme="majorEastAsia" w:hAnsiTheme="majorHAnsi" w:cstheme="majorBidi"/>
      <w:color w:val="1F4D78" w:themeColor="accent1" w:themeShade="7F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67DB3"/>
    <w:rPr>
      <w:b/>
      <w:bCs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67DB3"/>
    <w:rPr>
      <w:b/>
      <w:bCs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C27B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C27B2"/>
  </w:style>
  <w:style w:type="paragraph" w:styleId="Footer">
    <w:name w:val="footer"/>
    <w:basedOn w:val="Normal"/>
    <w:link w:val="FooterChar"/>
    <w:uiPriority w:val="99"/>
    <w:unhideWhenUsed/>
    <w:rsid w:val="000C27B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C27B2"/>
  </w:style>
  <w:style w:type="paragraph" w:customStyle="1" w:styleId="EndNoteBibliographyTitle">
    <w:name w:val="EndNote Bibliography Title"/>
    <w:basedOn w:val="Normal"/>
    <w:link w:val="EndNoteBibliographyTitleChar"/>
    <w:rsid w:val="00096EC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96ECA"/>
  </w:style>
  <w:style w:type="character" w:customStyle="1" w:styleId="EndNoteBibliographyTitleChar">
    <w:name w:val="EndNote Bibliography Title Char"/>
    <w:basedOn w:val="ListParagraphChar"/>
    <w:link w:val="EndNoteBibliographyTitle"/>
    <w:rsid w:val="00096EC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96EC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096ECA"/>
    <w:rPr>
      <w:rFonts w:ascii="Calibri" w:hAnsi="Calibri"/>
      <w:noProof/>
      <w:lang w:val="en-US"/>
    </w:rPr>
  </w:style>
  <w:style w:type="character" w:customStyle="1" w:styleId="apple-converted-space">
    <w:name w:val="apple-converted-space"/>
    <w:basedOn w:val="DefaultParagraphFont"/>
    <w:rsid w:val="00F16197"/>
  </w:style>
  <w:style w:type="paragraph" w:styleId="NormalWeb">
    <w:name w:val="Normal (Web)"/>
    <w:basedOn w:val="Normal"/>
    <w:uiPriority w:val="99"/>
    <w:unhideWhenUsed/>
    <w:rsid w:val="00565A0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table" w:styleId="TableGrid">
    <w:name w:val="Table Grid"/>
    <w:basedOn w:val="TableNormal"/>
    <w:uiPriority w:val="39"/>
    <w:rsid w:val="00AA3D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7B4BB2"/>
    <w:pPr>
      <w:spacing w:after="0" w:line="240" w:lineRule="auto"/>
    </w:pPr>
    <w:rPr>
      <w:rFonts w:ascii="Times New Roman" w:eastAsia="Times New Roman" w:hAnsi="Times New Roman" w:cs="Times New Roman"/>
      <w:sz w:val="27"/>
      <w:szCs w:val="27"/>
      <w:lang w:val="en-US"/>
    </w:rPr>
  </w:style>
  <w:style w:type="paragraph" w:customStyle="1" w:styleId="desc2">
    <w:name w:val="desc2"/>
    <w:basedOn w:val="Normal"/>
    <w:rsid w:val="007B4BB2"/>
    <w:pPr>
      <w:spacing w:after="0" w:line="240" w:lineRule="auto"/>
    </w:pPr>
    <w:rPr>
      <w:rFonts w:ascii="Times New Roman" w:eastAsia="Times New Roman" w:hAnsi="Times New Roman" w:cs="Times New Roman"/>
      <w:sz w:val="26"/>
      <w:szCs w:val="26"/>
      <w:lang w:val="en-US"/>
    </w:rPr>
  </w:style>
  <w:style w:type="paragraph" w:customStyle="1" w:styleId="details1">
    <w:name w:val="details1"/>
    <w:basedOn w:val="Normal"/>
    <w:rsid w:val="007B4BB2"/>
    <w:pPr>
      <w:spacing w:after="0" w:line="240" w:lineRule="auto"/>
    </w:pPr>
    <w:rPr>
      <w:rFonts w:ascii="Times New Roman" w:eastAsia="Times New Roman" w:hAnsi="Times New Roman" w:cs="Times New Roman"/>
      <w:lang w:val="en-US"/>
    </w:rPr>
  </w:style>
  <w:style w:type="character" w:customStyle="1" w:styleId="jrnl">
    <w:name w:val="jrnl"/>
    <w:basedOn w:val="DefaultParagraphFont"/>
    <w:rsid w:val="007B4BB2"/>
  </w:style>
  <w:style w:type="character" w:customStyle="1" w:styleId="highlight2">
    <w:name w:val="highlight2"/>
    <w:basedOn w:val="DefaultParagraphFont"/>
    <w:rsid w:val="00822A9A"/>
  </w:style>
  <w:style w:type="character" w:styleId="Hyperlink">
    <w:name w:val="Hyperlink"/>
    <w:basedOn w:val="DefaultParagraphFont"/>
    <w:uiPriority w:val="99"/>
    <w:unhideWhenUsed/>
    <w:rsid w:val="009F79F3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43C9C"/>
    <w:rPr>
      <w:color w:val="954F72" w:themeColor="followedHyperlink"/>
      <w:u w:val="single"/>
    </w:rPr>
  </w:style>
  <w:style w:type="table" w:customStyle="1" w:styleId="TableGrid1">
    <w:name w:val="Table Grid1"/>
    <w:basedOn w:val="TableNormal"/>
    <w:next w:val="TableGrid"/>
    <w:uiPriority w:val="39"/>
    <w:rsid w:val="003479D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D1453F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464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93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5800293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904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9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8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24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5944904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175642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039198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501146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705504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941542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063879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097486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514168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122998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1294977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3154215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13881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772691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791902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5311015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565713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2177908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007524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4597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315976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917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898041">
          <w:marLeft w:val="230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687175">
          <w:marLeft w:val="49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942777">
          <w:marLeft w:val="23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133193">
          <w:marLeft w:val="230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551090">
          <w:marLeft w:val="49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521599">
          <w:marLeft w:val="230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4595394">
          <w:marLeft w:val="490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592573">
          <w:marLeft w:val="49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905226">
          <w:marLeft w:val="230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497809">
          <w:marLeft w:val="49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387426">
          <w:marLeft w:val="230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593056">
          <w:marLeft w:val="490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6312543">
          <w:marLeft w:val="490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469755">
          <w:marLeft w:val="490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269530">
          <w:marLeft w:val="490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653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02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489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931294">
          <w:marLeft w:val="36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945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9670895">
          <w:marLeft w:val="23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0462959">
          <w:marLeft w:val="23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389534">
          <w:marLeft w:val="23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172077">
          <w:marLeft w:val="23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6355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96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07959">
          <w:marLeft w:val="36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98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4653453">
          <w:marLeft w:val="23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2019015">
          <w:marLeft w:val="23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592492">
          <w:marLeft w:val="23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2428289">
          <w:marLeft w:val="23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3029773">
          <w:marLeft w:val="23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541101">
          <w:marLeft w:val="23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66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0303230">
          <w:marLeft w:val="230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865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51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91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334273">
          <w:marLeft w:val="36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567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150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85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24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561165">
          <w:marLeft w:val="23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5170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854488">
          <w:marLeft w:val="36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717562">
          <w:marLeft w:val="36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641512">
          <w:marLeft w:val="36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64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089096">
          <w:marLeft w:val="23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9690108">
          <w:marLeft w:val="446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3732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764804">
          <w:marLeft w:val="36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5671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3880004">
          <w:marLeft w:val="230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0526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0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1082167">
          <w:marLeft w:val="23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419467">
          <w:marLeft w:val="23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500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330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6814216">
          <w:marLeft w:val="36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605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94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8344614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0786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91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1436742">
          <w:marLeft w:val="36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4959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1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753131">
          <w:marLeft w:val="36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7762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520585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751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04925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40922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85547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4088882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603390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261867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3956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5068589">
          <w:marLeft w:val="446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899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6196906">
          <w:marLeft w:val="23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047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90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40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62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407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08098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238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364378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4957139">
      <w:bodyDiv w:val="1"/>
      <w:marLeft w:val="0"/>
      <w:marRight w:val="0"/>
      <w:marTop w:val="0"/>
      <w:marBottom w:val="0"/>
      <w:divBdr>
        <w:top w:val="single" w:sz="36" w:space="0" w:color="D3113A"/>
        <w:left w:val="none" w:sz="0" w:space="0" w:color="auto"/>
        <w:bottom w:val="none" w:sz="0" w:space="0" w:color="auto"/>
        <w:right w:val="none" w:sz="0" w:space="0" w:color="auto"/>
      </w:divBdr>
      <w:divsChild>
        <w:div w:id="1928927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8022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298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38492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297069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112663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916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62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110622">
          <w:marLeft w:val="23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630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6962854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41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858361">
          <w:marLeft w:val="49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2847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771303">
          <w:marLeft w:val="23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0248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65607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6552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7929069">
          <w:marLeft w:val="230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836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71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14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039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4441311">
          <w:marLeft w:val="36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922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931923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077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5129824">
          <w:marLeft w:val="23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751992">
          <w:marLeft w:val="23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083993">
          <w:marLeft w:val="23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804232">
          <w:marLeft w:val="230"/>
          <w:marRight w:val="0"/>
          <w:marTop w:val="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217441">
          <w:marLeft w:val="230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790905">
          <w:marLeft w:val="49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487693">
          <w:marLeft w:val="49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845995">
          <w:marLeft w:val="49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928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40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9018381">
          <w:marLeft w:val="36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979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18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890568">
          <w:marLeft w:val="23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530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65586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4510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094103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11315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310321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2500491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786569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21397363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0098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359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26000">
          <w:marLeft w:val="36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://productlibrary.ventana.com/ventana_portal/OpenOverlayServlet?launchIndex=1&amp;objectId=740-48591016217U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accessdata.fda.gov/cdrh_docs/pdf15/P150025c.pdf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accessdata.fda.gov/cdrh_docs/pdf15/P150013c.pdf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://www.ventana.com/product/1815?type=2324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EE3C583-B0AA-4ECF-A70B-FAB0D9BFD3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420</Words>
  <Characters>8100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shfield Healthcare Communications</Company>
  <LinksUpToDate>false</LinksUpToDate>
  <CharactersWithSpaces>95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ate Gaffey</dc:creator>
  <cp:lastModifiedBy>Susan Thorp</cp:lastModifiedBy>
  <cp:revision>2</cp:revision>
  <cp:lastPrinted>2016-11-23T12:51:00Z</cp:lastPrinted>
  <dcterms:created xsi:type="dcterms:W3CDTF">2016-12-09T13:22:00Z</dcterms:created>
  <dcterms:modified xsi:type="dcterms:W3CDTF">2016-12-09T13:22:00Z</dcterms:modified>
</cp:coreProperties>
</file>